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658A49" w14:textId="0AC991CE" w:rsidR="00271516" w:rsidRPr="00E110C1" w:rsidRDefault="008A6B1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8F016B" w:rsidRPr="00E110C1">
        <w:rPr>
          <w:rFonts w:ascii="Times New Roman" w:hAnsi="Times New Roman" w:cs="Times New Roman"/>
          <w:b/>
          <w:bCs/>
          <w:sz w:val="24"/>
          <w:szCs w:val="24"/>
        </w:rPr>
        <w:t>Table 1.</w:t>
      </w:r>
      <w:r w:rsidR="008F016B" w:rsidRPr="00E110C1">
        <w:rPr>
          <w:rFonts w:ascii="Times New Roman" w:hAnsi="Times New Roman" w:cs="Times New Roman"/>
          <w:sz w:val="24"/>
          <w:szCs w:val="24"/>
        </w:rPr>
        <w:t xml:space="preserve"> </w:t>
      </w:r>
      <w:r w:rsidR="00BF227B" w:rsidRPr="00E110C1">
        <w:rPr>
          <w:rFonts w:ascii="Times New Roman" w:hAnsi="Times New Roman" w:cs="Times New Roman"/>
          <w:sz w:val="24"/>
          <w:szCs w:val="24"/>
        </w:rPr>
        <w:t xml:space="preserve">Summary of </w:t>
      </w:r>
      <w:r w:rsidR="000013AB">
        <w:rPr>
          <w:rFonts w:ascii="Times New Roman" w:hAnsi="Times New Roman" w:cs="Times New Roman"/>
          <w:sz w:val="24"/>
          <w:szCs w:val="24"/>
        </w:rPr>
        <w:t>eligible</w:t>
      </w:r>
      <w:r w:rsidR="00BF227B" w:rsidRPr="00E110C1">
        <w:rPr>
          <w:rFonts w:ascii="Times New Roman" w:hAnsi="Times New Roman" w:cs="Times New Roman"/>
          <w:sz w:val="24"/>
          <w:szCs w:val="24"/>
        </w:rPr>
        <w:t xml:space="preserve"> studies.</w:t>
      </w:r>
    </w:p>
    <w:tbl>
      <w:tblPr>
        <w:tblStyle w:val="TableGrid"/>
        <w:tblW w:w="15593" w:type="dxa"/>
        <w:tblInd w:w="-1139" w:type="dxa"/>
        <w:tblLook w:val="04A0" w:firstRow="1" w:lastRow="0" w:firstColumn="1" w:lastColumn="0" w:noHBand="0" w:noVBand="1"/>
      </w:tblPr>
      <w:tblGrid>
        <w:gridCol w:w="4820"/>
        <w:gridCol w:w="1663"/>
        <w:gridCol w:w="1134"/>
        <w:gridCol w:w="1455"/>
        <w:gridCol w:w="1276"/>
        <w:gridCol w:w="1559"/>
        <w:gridCol w:w="1276"/>
        <w:gridCol w:w="1214"/>
        <w:gridCol w:w="1196"/>
      </w:tblGrid>
      <w:tr w:rsidR="001F3E75" w:rsidRPr="00E110C1" w14:paraId="785A9E39" w14:textId="77777777" w:rsidTr="00226E48">
        <w:tc>
          <w:tcPr>
            <w:tcW w:w="4820" w:type="dxa"/>
          </w:tcPr>
          <w:p w14:paraId="59AA7E7B" w14:textId="6DF5CAE6" w:rsidR="001F3E75" w:rsidRPr="00E110C1" w:rsidRDefault="001F3E75" w:rsidP="0099048B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</w:pPr>
            <w:r w:rsidRPr="00E110C1"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  <w:t>Author, year</w:t>
            </w:r>
          </w:p>
        </w:tc>
        <w:tc>
          <w:tcPr>
            <w:tcW w:w="1663" w:type="dxa"/>
          </w:tcPr>
          <w:p w14:paraId="7CC3297E" w14:textId="0975CE39" w:rsidR="001F3E75" w:rsidRPr="00E110C1" w:rsidRDefault="001F3E75" w:rsidP="0050059C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</w:pPr>
            <w:r w:rsidRPr="00E110C1"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  <w:t>Country/Region</w:t>
            </w:r>
          </w:p>
        </w:tc>
        <w:tc>
          <w:tcPr>
            <w:tcW w:w="1134" w:type="dxa"/>
          </w:tcPr>
          <w:p w14:paraId="53B2CADF" w14:textId="07750D25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</w:pPr>
            <w:r w:rsidRPr="00E110C1"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  <w:t>No.  of patients</w:t>
            </w:r>
          </w:p>
        </w:tc>
        <w:tc>
          <w:tcPr>
            <w:tcW w:w="1455" w:type="dxa"/>
          </w:tcPr>
          <w:p w14:paraId="7FD18A90" w14:textId="3B507CA4" w:rsidR="001F3E75" w:rsidRPr="00E110C1" w:rsidRDefault="001F3E75" w:rsidP="0050059C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E110C1">
              <w:rPr>
                <w:rFonts w:ascii="Times New Roman" w:hAnsi="Times New Roman" w:cs="Times New Roman"/>
                <w:b/>
                <w:bCs/>
                <w:szCs w:val="21"/>
              </w:rPr>
              <w:t xml:space="preserve">MSI-H 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testing</w:t>
            </w:r>
            <w:r w:rsidRPr="00E110C1">
              <w:rPr>
                <w:rFonts w:ascii="Times New Roman" w:hAnsi="Times New Roman" w:cs="Times New Roman"/>
                <w:b/>
                <w:bCs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Cs w:val="21"/>
              </w:rPr>
              <w:t>m</w:t>
            </w:r>
            <w:r w:rsidRPr="00E110C1">
              <w:rPr>
                <w:rFonts w:ascii="Times New Roman" w:hAnsi="Times New Roman" w:cs="Times New Roman"/>
                <w:b/>
                <w:bCs/>
                <w:szCs w:val="21"/>
              </w:rPr>
              <w:t>ethod</w:t>
            </w:r>
          </w:p>
        </w:tc>
        <w:tc>
          <w:tcPr>
            <w:tcW w:w="1276" w:type="dxa"/>
          </w:tcPr>
          <w:p w14:paraId="0D1DBCF5" w14:textId="32CD0F52" w:rsidR="001F3E75" w:rsidRPr="00E110C1" w:rsidRDefault="001F3E75" w:rsidP="0050059C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E110C1">
              <w:rPr>
                <w:rFonts w:ascii="Times New Roman" w:hAnsi="Times New Roman" w:cs="Times New Roman"/>
                <w:b/>
                <w:bCs/>
                <w:szCs w:val="21"/>
              </w:rPr>
              <w:t>Sample size (MSI-H)</w:t>
            </w:r>
          </w:p>
        </w:tc>
        <w:tc>
          <w:tcPr>
            <w:tcW w:w="1559" w:type="dxa"/>
          </w:tcPr>
          <w:p w14:paraId="48E6C4B7" w14:textId="59B95C82" w:rsidR="001F3E75" w:rsidRPr="00E110C1" w:rsidRDefault="001F3E75" w:rsidP="0050059C">
            <w:pPr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E110C1">
              <w:rPr>
                <w:rFonts w:ascii="Times New Roman" w:hAnsi="Times New Roman" w:cs="Times New Roman"/>
                <w:b/>
                <w:bCs/>
                <w:szCs w:val="21"/>
              </w:rPr>
              <w:t>Sample size (MSI-L/MSS)</w:t>
            </w:r>
          </w:p>
        </w:tc>
        <w:tc>
          <w:tcPr>
            <w:tcW w:w="1276" w:type="dxa"/>
          </w:tcPr>
          <w:p w14:paraId="581585C8" w14:textId="3085ECE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</w:pPr>
            <w:r w:rsidRPr="00E110C1"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  <w:t>Age (mean, years)</w:t>
            </w:r>
          </w:p>
        </w:tc>
        <w:tc>
          <w:tcPr>
            <w:tcW w:w="1214" w:type="dxa"/>
          </w:tcPr>
          <w:p w14:paraId="08A8D5B0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</w:pPr>
            <w:r w:rsidRPr="00E110C1"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  <w:t>Gender</w:t>
            </w:r>
          </w:p>
          <w:p w14:paraId="4CBA39AC" w14:textId="687C6E85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</w:pPr>
            <w:r w:rsidRPr="00E110C1"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  <w:t>Male (%)</w:t>
            </w:r>
          </w:p>
        </w:tc>
        <w:tc>
          <w:tcPr>
            <w:tcW w:w="1196" w:type="dxa"/>
          </w:tcPr>
          <w:p w14:paraId="1F436A88" w14:textId="371ECF74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</w:pPr>
            <w:r w:rsidRPr="00E110C1">
              <w:rPr>
                <w:rFonts w:ascii="Times New Roman" w:eastAsia="DengXian" w:hAnsi="Times New Roman" w:cs="Times New Roman"/>
                <w:b/>
                <w:bCs/>
                <w:color w:val="000000"/>
                <w:szCs w:val="21"/>
              </w:rPr>
              <w:t>Quality assessment</w:t>
            </w:r>
          </w:p>
        </w:tc>
      </w:tr>
      <w:tr w:rsidR="001F3E75" w:rsidRPr="00E110C1" w14:paraId="3FAED6C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60DD09A" w14:textId="21FB13C0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be,201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YmU8L0F1dGhvcj48WWVhcj4yMDEyPC9ZZWFyPjxSZWNO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YmU8L0F1dGhvcj48WWVhcj4yMDEyPC9ZZWFyPjxSZWNO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B087D8E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2F807718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93</w:t>
            </w:r>
          </w:p>
        </w:tc>
        <w:tc>
          <w:tcPr>
            <w:tcW w:w="1455" w:type="dxa"/>
          </w:tcPr>
          <w:p w14:paraId="1A6F15F7" w14:textId="3DF3BC29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6E65A7C9" w14:textId="24BDA4FC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6</w:t>
            </w:r>
          </w:p>
        </w:tc>
        <w:tc>
          <w:tcPr>
            <w:tcW w:w="1559" w:type="dxa"/>
            <w:noWrap/>
            <w:hideMark/>
          </w:tcPr>
          <w:p w14:paraId="4CE2C294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7</w:t>
            </w:r>
          </w:p>
        </w:tc>
        <w:tc>
          <w:tcPr>
            <w:tcW w:w="1276" w:type="dxa"/>
            <w:noWrap/>
            <w:hideMark/>
          </w:tcPr>
          <w:p w14:paraId="324F8BA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30AD17A7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.5</w:t>
            </w:r>
          </w:p>
        </w:tc>
        <w:tc>
          <w:tcPr>
            <w:tcW w:w="1196" w:type="dxa"/>
            <w:noWrap/>
            <w:hideMark/>
          </w:tcPr>
          <w:p w14:paraId="7B712BEB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</w:tr>
      <w:tr w:rsidR="001F3E75" w:rsidRPr="00E110C1" w14:paraId="3141517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17336D6" w14:textId="0D339233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Ahn,201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BaG48L0F1dGhvcj48WWVhcj4yMDE3PC9ZZWFyPjxSZWNO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BaG48L0F1dGhvcj48WWVhcj4yMDE3PC9ZZWFyPjxSZWNO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Kim,201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&lt;EndNote&gt;&lt;Cite&gt;&lt;Author&gt;Kim&lt;/Author&gt;&lt;Year&gt;2013&lt;/Year&gt;&lt;RecNum&gt;574&lt;/RecNum&gt;&lt;DisplayText&gt;&lt;style face="superscript"&gt;3&lt;/style&gt;&lt;/DisplayText&gt;&lt;record&gt;&lt;rec-number&gt;574&lt;/rec-number&gt;&lt;foreign-keys&gt;&lt;key app="EN" db-id="wf0ar2wd7vz5wres0eaprtsrrd0aas52x9rv" timestamp="1651743601"&gt;574&lt;/key&gt;&lt;/foreign-keys&gt;&lt;ref-type name="Journal Article"&gt;17&lt;/ref-type&gt;&lt;contributors&gt;&lt;authors&gt;&lt;author&gt;Kim, J. Y.&lt;/author&gt;&lt;author&gt;Shin, N. R.&lt;/author&gt;&lt;author&gt;Kim, A.&lt;/author&gt;&lt;author&gt;Lee, H. J.&lt;/author&gt;&lt;author&gt;Park, W. Y.&lt;/author&gt;&lt;author&gt;Kim, J. Y.&lt;/author&gt;&lt;author&gt;Lee, C. H.&lt;/author&gt;&lt;author&gt;Huh, G. Y.&lt;/author&gt;&lt;author&gt;Park, D. Y.&lt;/author&gt;&lt;/authors&gt;&lt;/contributors&gt;&lt;auth-address&gt;Department of Pathology, Biomedical Research Institute, Pusan National University Hospital, Pusan National University School of Medicine, Busan, Korea.&lt;/auth-address&gt;&lt;titles&gt;&lt;title&gt;Microsatellite instability status in gastric cancer: a reappraisal of its clinical significance and relationship with mucin phenotypes&lt;/title&gt;&lt;secondary-title&gt;Korean J Pathol&lt;/secondary-title&gt;&lt;alt-title&gt;Korean journal of pathology&lt;/alt-title&gt;&lt;/titles&gt;&lt;periodical&gt;&lt;full-title&gt;Korean J Pathol&lt;/full-title&gt;&lt;abbr-1&gt;Korean journal of pathology&lt;/abbr-1&gt;&lt;/periodical&gt;&lt;alt-periodical&gt;&lt;full-title&gt;Korean J Pathol&lt;/full-title&gt;&lt;abbr-1&gt;Korean journal of pathology&lt;/abbr-1&gt;&lt;/alt-periodical&gt;&lt;pages&gt;28-35&lt;/pages&gt;&lt;volume&gt;47&lt;/volume&gt;&lt;number&gt;1&lt;/number&gt;&lt;edition&gt;2013/03/14&lt;/edition&gt;&lt;keywords&gt;&lt;keyword&gt;Adenocarcinoma&lt;/keyword&gt;&lt;keyword&gt;Microsatellite instability&lt;/keyword&gt;&lt;keyword&gt;Mucin&lt;/keyword&gt;&lt;keyword&gt;Stomach&lt;/keyword&gt;&lt;keyword&gt;Survival&lt;/keyword&gt;&lt;/keywords&gt;&lt;dates&gt;&lt;year&gt;2013&lt;/year&gt;&lt;pub-dates&gt;&lt;date&gt;Feb&lt;/date&gt;&lt;/pub-dates&gt;&lt;/dates&gt;&lt;isbn&gt;1738-1843 (Print)&amp;#xD;1738-1843&lt;/isbn&gt;&lt;accession-num&gt;23483099&lt;/accession-num&gt;&lt;urls&gt;&lt;/urls&gt;&lt;custom2&gt;PMC3589606&lt;/custom2&gt;&lt;electronic-resource-num&gt;10.4132/KoreanJPathol.2013.47.1.28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C0B8AB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74C1C838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14</w:t>
            </w:r>
          </w:p>
        </w:tc>
        <w:tc>
          <w:tcPr>
            <w:tcW w:w="1455" w:type="dxa"/>
          </w:tcPr>
          <w:p w14:paraId="4DCA069F" w14:textId="5A14F7F2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492B068D" w14:textId="32AA63F9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3</w:t>
            </w:r>
          </w:p>
        </w:tc>
        <w:tc>
          <w:tcPr>
            <w:tcW w:w="1559" w:type="dxa"/>
            <w:noWrap/>
            <w:hideMark/>
          </w:tcPr>
          <w:p w14:paraId="12A732F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91</w:t>
            </w:r>
          </w:p>
        </w:tc>
        <w:tc>
          <w:tcPr>
            <w:tcW w:w="1276" w:type="dxa"/>
            <w:noWrap/>
            <w:hideMark/>
          </w:tcPr>
          <w:p w14:paraId="335A8B6A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33A33401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4.5</w:t>
            </w:r>
          </w:p>
        </w:tc>
        <w:tc>
          <w:tcPr>
            <w:tcW w:w="1196" w:type="dxa"/>
            <w:noWrap/>
            <w:hideMark/>
          </w:tcPr>
          <w:p w14:paraId="170EE3AE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68AC004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1DF3878" w14:textId="4B8C2E89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An,201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BbjwvQXV0aG9yPjxZZWFyPjIwMTI8L1llYXI+PFJlY051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=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BbjwvQXV0aG9yPjxZZWFyPjIwMTI8L1llYXI+PFJlY051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=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Kim,201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ExPC9ZZWFyPjxSZWNO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ExPC9ZZWFyPjxSZWNO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Jahng,201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KYWhuZzwvQXV0aG9yPjxZZWFyPjIwMTI8L1llYXI+PFJl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KYWhuZzwvQXV0aG9yPjxZZWFyPjIwMTI8L1llYXI+PFJl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B861F32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7A4794CC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990</w:t>
            </w:r>
          </w:p>
        </w:tc>
        <w:tc>
          <w:tcPr>
            <w:tcW w:w="1455" w:type="dxa"/>
          </w:tcPr>
          <w:p w14:paraId="1DE68C79" w14:textId="456FCE91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724503F" w14:textId="5A6CE052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70</w:t>
            </w:r>
          </w:p>
        </w:tc>
        <w:tc>
          <w:tcPr>
            <w:tcW w:w="1559" w:type="dxa"/>
            <w:noWrap/>
            <w:hideMark/>
          </w:tcPr>
          <w:p w14:paraId="3727375C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820</w:t>
            </w:r>
          </w:p>
        </w:tc>
        <w:tc>
          <w:tcPr>
            <w:tcW w:w="1276" w:type="dxa"/>
            <w:noWrap/>
            <w:hideMark/>
          </w:tcPr>
          <w:p w14:paraId="7683A048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32A8DE8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6.9</w:t>
            </w:r>
          </w:p>
        </w:tc>
        <w:tc>
          <w:tcPr>
            <w:tcW w:w="1196" w:type="dxa"/>
            <w:noWrap/>
            <w:hideMark/>
          </w:tcPr>
          <w:p w14:paraId="136D719B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494B2AE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9929941" w14:textId="7DA0F620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n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bjwvQXV0aG9yPjxZZWFyPjIwMjA8L1llYXI+PFJlY051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BbjwvQXV0aG9yPjxZZWFyPjIwMjA8L1llYXI+PFJlY051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80E0BB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402055C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90</w:t>
            </w:r>
          </w:p>
        </w:tc>
        <w:tc>
          <w:tcPr>
            <w:tcW w:w="1455" w:type="dxa"/>
          </w:tcPr>
          <w:p w14:paraId="2D939262" w14:textId="4ACFFE58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3388B121" w14:textId="30A7B9E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</w:t>
            </w:r>
          </w:p>
        </w:tc>
        <w:tc>
          <w:tcPr>
            <w:tcW w:w="1559" w:type="dxa"/>
            <w:noWrap/>
            <w:hideMark/>
          </w:tcPr>
          <w:p w14:paraId="1E000B0B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26</w:t>
            </w:r>
          </w:p>
        </w:tc>
        <w:tc>
          <w:tcPr>
            <w:tcW w:w="1276" w:type="dxa"/>
            <w:noWrap/>
            <w:hideMark/>
          </w:tcPr>
          <w:p w14:paraId="02B4667D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214" w:type="dxa"/>
            <w:noWrap/>
            <w:hideMark/>
          </w:tcPr>
          <w:p w14:paraId="5DCC7372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775B270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</w:tr>
      <w:tr w:rsidR="001F3E75" w:rsidRPr="00E110C1" w14:paraId="0489215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3B902C8" w14:textId="04C9477E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acani,200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YWNhbmk8L0F1dGhvcj48WWVhcj4yMDA1PC9ZZWFyPjxS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YWNhbmk8L0F1dGhvcj48WWVhcj4yMDA1PC9ZZWFyPjxS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BAC94F6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nada</w:t>
            </w:r>
          </w:p>
        </w:tc>
        <w:tc>
          <w:tcPr>
            <w:tcW w:w="1134" w:type="dxa"/>
            <w:noWrap/>
            <w:hideMark/>
          </w:tcPr>
          <w:p w14:paraId="1EDE5D3C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9</w:t>
            </w:r>
          </w:p>
        </w:tc>
        <w:tc>
          <w:tcPr>
            <w:tcW w:w="1455" w:type="dxa"/>
          </w:tcPr>
          <w:p w14:paraId="333ED1AF" w14:textId="42E6EBFD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53AB98FE" w14:textId="11638DAD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  <w:tc>
          <w:tcPr>
            <w:tcW w:w="1559" w:type="dxa"/>
            <w:noWrap/>
            <w:hideMark/>
          </w:tcPr>
          <w:p w14:paraId="79192C13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2</w:t>
            </w:r>
          </w:p>
        </w:tc>
        <w:tc>
          <w:tcPr>
            <w:tcW w:w="1276" w:type="dxa"/>
            <w:noWrap/>
            <w:hideMark/>
          </w:tcPr>
          <w:p w14:paraId="55BCD301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2</w:t>
            </w:r>
          </w:p>
        </w:tc>
        <w:tc>
          <w:tcPr>
            <w:tcW w:w="1214" w:type="dxa"/>
            <w:noWrap/>
            <w:hideMark/>
          </w:tcPr>
          <w:p w14:paraId="47F7C22D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.6</w:t>
            </w:r>
          </w:p>
        </w:tc>
        <w:tc>
          <w:tcPr>
            <w:tcW w:w="1196" w:type="dxa"/>
            <w:noWrap/>
            <w:hideMark/>
          </w:tcPr>
          <w:p w14:paraId="06E11902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</w:tr>
      <w:tr w:rsidR="001F3E75" w:rsidRPr="00E110C1" w14:paraId="6997ACF7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B2EDF27" w14:textId="2D618FAE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eghelli,200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WdoZWxsaTwvQXV0aG9yPjxZZWFyPjIwMDY8L1llYXI+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WdoZWxsaTwvQXV0aG9yPjxZZWFyPjIwMDY8L1llYXI+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033C99E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3737A51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10</w:t>
            </w:r>
          </w:p>
        </w:tc>
        <w:tc>
          <w:tcPr>
            <w:tcW w:w="1455" w:type="dxa"/>
          </w:tcPr>
          <w:p w14:paraId="4C7E4532" w14:textId="55A90C12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6CC65E91" w14:textId="0BFEE405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3</w:t>
            </w:r>
          </w:p>
        </w:tc>
        <w:tc>
          <w:tcPr>
            <w:tcW w:w="1559" w:type="dxa"/>
            <w:noWrap/>
            <w:hideMark/>
          </w:tcPr>
          <w:p w14:paraId="1126C562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27</w:t>
            </w:r>
          </w:p>
        </w:tc>
        <w:tc>
          <w:tcPr>
            <w:tcW w:w="1276" w:type="dxa"/>
            <w:noWrap/>
            <w:hideMark/>
          </w:tcPr>
          <w:p w14:paraId="176EF8E0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</w:t>
            </w:r>
          </w:p>
        </w:tc>
        <w:tc>
          <w:tcPr>
            <w:tcW w:w="1214" w:type="dxa"/>
            <w:noWrap/>
            <w:hideMark/>
          </w:tcPr>
          <w:p w14:paraId="174E6CAA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.6</w:t>
            </w:r>
          </w:p>
        </w:tc>
        <w:tc>
          <w:tcPr>
            <w:tcW w:w="1196" w:type="dxa"/>
            <w:noWrap/>
            <w:hideMark/>
          </w:tcPr>
          <w:p w14:paraId="36AB6D9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</w:tr>
      <w:tr w:rsidR="001F3E75" w:rsidRPr="00E110C1" w14:paraId="0ACD6D2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AD376A3" w14:textId="1A814586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ermudez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XJtw7pkZXo8L0F1dGhvcj48WWVhcj4yMDIxPC9ZZWFy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XJtw7pkZXo8L0F1dGhvcj48WWVhcj4yMDIxPC9ZZWFy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D7B5589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pain</w:t>
            </w:r>
          </w:p>
        </w:tc>
        <w:tc>
          <w:tcPr>
            <w:tcW w:w="1134" w:type="dxa"/>
            <w:noWrap/>
            <w:hideMark/>
          </w:tcPr>
          <w:p w14:paraId="054D59D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2</w:t>
            </w:r>
          </w:p>
        </w:tc>
        <w:tc>
          <w:tcPr>
            <w:tcW w:w="1455" w:type="dxa"/>
          </w:tcPr>
          <w:p w14:paraId="37DE50D3" w14:textId="19E9365C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037D6BD9" w14:textId="23315D8B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</w:t>
            </w:r>
          </w:p>
        </w:tc>
        <w:tc>
          <w:tcPr>
            <w:tcW w:w="1559" w:type="dxa"/>
            <w:noWrap/>
            <w:hideMark/>
          </w:tcPr>
          <w:p w14:paraId="7D9F214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9</w:t>
            </w:r>
          </w:p>
        </w:tc>
        <w:tc>
          <w:tcPr>
            <w:tcW w:w="1276" w:type="dxa"/>
            <w:noWrap/>
            <w:hideMark/>
          </w:tcPr>
          <w:p w14:paraId="5CCC522B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25793070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.7</w:t>
            </w:r>
          </w:p>
        </w:tc>
        <w:tc>
          <w:tcPr>
            <w:tcW w:w="1196" w:type="dxa"/>
            <w:noWrap/>
            <w:hideMark/>
          </w:tcPr>
          <w:p w14:paraId="3543F2FC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</w:tr>
      <w:tr w:rsidR="001F3E75" w:rsidRPr="00E110C1" w14:paraId="75536B7E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5E19FE8" w14:textId="408F6197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evilacqua,200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XZpbGFjcXVhPC9BdXRob3I+PFllYXI+MjAwMDwvWWVh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ZXZpbGFjcXVhPC9BdXRob3I+PFllYXI+MjAwMDwvWWVh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BC02AD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azil</w:t>
            </w:r>
          </w:p>
        </w:tc>
        <w:tc>
          <w:tcPr>
            <w:tcW w:w="1134" w:type="dxa"/>
            <w:noWrap/>
            <w:hideMark/>
          </w:tcPr>
          <w:p w14:paraId="7992385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2</w:t>
            </w:r>
          </w:p>
        </w:tc>
        <w:tc>
          <w:tcPr>
            <w:tcW w:w="1455" w:type="dxa"/>
          </w:tcPr>
          <w:p w14:paraId="3F642199" w14:textId="1E84B714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9898666" w14:textId="66CF7263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2BF5FADB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4</w:t>
            </w:r>
          </w:p>
        </w:tc>
        <w:tc>
          <w:tcPr>
            <w:tcW w:w="1276" w:type="dxa"/>
            <w:noWrap/>
            <w:hideMark/>
          </w:tcPr>
          <w:p w14:paraId="16A56A85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62F42451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0.0</w:t>
            </w:r>
          </w:p>
        </w:tc>
        <w:tc>
          <w:tcPr>
            <w:tcW w:w="1196" w:type="dxa"/>
            <w:noWrap/>
            <w:hideMark/>
          </w:tcPr>
          <w:p w14:paraId="4B221383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</w:tr>
      <w:tr w:rsidR="001F3E75" w:rsidRPr="00E110C1" w14:paraId="55370B7E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C4FB7FD" w14:textId="712D06A5" w:rsidR="001F3E75" w:rsidRPr="00E110C1" w:rsidRDefault="001F3E75" w:rsidP="006D6BB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iesma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aWVzbWE8L0F1dGhvcj48WWVhcj4yMDIyPC9ZZWFyPjxS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CaWVzbWE8L0F1dGhvcj48WWVhcj4yMDIyPC9ZZWFyPjxS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9521816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etherlands</w:t>
            </w:r>
          </w:p>
        </w:tc>
        <w:tc>
          <w:tcPr>
            <w:tcW w:w="1134" w:type="dxa"/>
            <w:noWrap/>
            <w:hideMark/>
          </w:tcPr>
          <w:p w14:paraId="5B0E220A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01</w:t>
            </w:r>
          </w:p>
        </w:tc>
        <w:tc>
          <w:tcPr>
            <w:tcW w:w="1455" w:type="dxa"/>
          </w:tcPr>
          <w:p w14:paraId="15C6EA3F" w14:textId="260D8D43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483CCCB9" w14:textId="7F69B80E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4</w:t>
            </w:r>
          </w:p>
        </w:tc>
        <w:tc>
          <w:tcPr>
            <w:tcW w:w="1559" w:type="dxa"/>
            <w:noWrap/>
            <w:hideMark/>
          </w:tcPr>
          <w:p w14:paraId="5F86AF0B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27</w:t>
            </w:r>
          </w:p>
        </w:tc>
        <w:tc>
          <w:tcPr>
            <w:tcW w:w="1276" w:type="dxa"/>
            <w:noWrap/>
            <w:hideMark/>
          </w:tcPr>
          <w:p w14:paraId="4CF63108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</w:t>
            </w:r>
          </w:p>
        </w:tc>
        <w:tc>
          <w:tcPr>
            <w:tcW w:w="1214" w:type="dxa"/>
            <w:noWrap/>
            <w:hideMark/>
          </w:tcPr>
          <w:p w14:paraId="1BC3D94C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.6</w:t>
            </w:r>
          </w:p>
        </w:tc>
        <w:tc>
          <w:tcPr>
            <w:tcW w:w="1196" w:type="dxa"/>
            <w:noWrap/>
            <w:hideMark/>
          </w:tcPr>
          <w:p w14:paraId="437406D6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</w:t>
            </w:r>
          </w:p>
        </w:tc>
      </w:tr>
      <w:tr w:rsidR="001F3E75" w:rsidRPr="00E110C1" w14:paraId="1489898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BC0D31D" w14:textId="5438D6C7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Buonsanti,199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&lt;EndNote&gt;&lt;Cite&gt;&lt;Author&gt;Buonsanti&lt;/Author&gt;&lt;Year&gt;1997&lt;/Year&gt;&lt;RecNum&gt;585&lt;/RecNum&gt;&lt;DisplayText&gt;&lt;style face="superscript"&gt;13&lt;/style&gt;&lt;/DisplayText&gt;&lt;record&gt;&lt;rec-number&gt;585&lt;/rec-number&gt;&lt;foreign-keys&gt;&lt;key app="EN" db-id="wf0ar2wd7vz5wres0eaprtsrrd0aas52x9rv" timestamp="1651744273"&gt;585&lt;/key&gt;&lt;/foreign-keys&gt;&lt;ref-type name="Journal Article"&gt;17&lt;/ref-type&gt;&lt;contributors&gt;&lt;authors&gt;&lt;author&gt;Buonsanti, G.&lt;/author&gt;&lt;author&gt;Calistri, D.&lt;/author&gt;&lt;author&gt;Padovan, L.&lt;/author&gt;&lt;author&gt;Luinetti, O.&lt;/author&gt;&lt;author&gt;Fiocca, R.&lt;/author&gt;&lt;author&gt;Solcia, E.&lt;/author&gt;&lt;author&gt;Ranzani, G. N.&lt;/author&gt;&lt;/authors&gt;&lt;/contributors&gt;&lt;auth-address&gt;Department of Genetics and Microbiology, University of Pavia, Italy.&lt;/auth-address&gt;&lt;titles&gt;&lt;title&gt;Microsatellite instability in intestinal- and diffuse-type gastric carcinoma&lt;/title&gt;&lt;secondary-title&gt;J Pathol&lt;/secondary-title&gt;&lt;alt-title&gt;The Journal of pathology&lt;/alt-title&gt;&lt;/titles&gt;&lt;periodical&gt;&lt;full-title&gt;J Pathol&lt;/full-title&gt;&lt;abbr-1&gt;The Journal of pathology&lt;/abbr-1&gt;&lt;/periodical&gt;&lt;alt-periodical&gt;&lt;full-title&gt;J Pathol&lt;/full-title&gt;&lt;abbr-1&gt;The Journal of pathology&lt;/abbr-1&gt;&lt;/alt-periodical&gt;&lt;pages&gt;167-73&lt;/pages&gt;&lt;volume&gt;182&lt;/volume&gt;&lt;number&gt;2&lt;/number&gt;&lt;edition&gt;1997/06/01&lt;/edition&gt;&lt;keywords&gt;&lt;keyword&gt;Adenocarcinoma/*genetics&lt;/keyword&gt;&lt;keyword&gt;Autoradiography&lt;/keyword&gt;&lt;keyword&gt;DNA Replication&lt;/keyword&gt;&lt;keyword&gt;Genes, p53&lt;/keyword&gt;&lt;keyword&gt;Humans&lt;/keyword&gt;&lt;keyword&gt;*Microsatellite Repeats&lt;/keyword&gt;&lt;keyword&gt;Mutation&lt;/keyword&gt;&lt;keyword&gt;Phenotype&lt;/keyword&gt;&lt;keyword&gt;Polymerase Chain Reaction&lt;/keyword&gt;&lt;keyword&gt;Stomach Neoplasms/*genetics&lt;/keyword&gt;&lt;/keywords&gt;&lt;dates&gt;&lt;year&gt;1997&lt;/year&gt;&lt;pub-dates&gt;&lt;date&gt;Jun&lt;/date&gt;&lt;/pub-dates&gt;&lt;/dates&gt;&lt;isbn&gt;0022-3417 (Print)&amp;#xD;0022-3417&lt;/isbn&gt;&lt;accession-num&gt;9274526&lt;/accession-num&gt;&lt;urls&gt;&lt;/urls&gt;&lt;electronic-resource-num&gt;10.1002/(sici)1096-9896(199706)182:2&amp;lt;167::Aid-path830&amp;gt;3.0.Co;2-5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F6FE06A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749CFAF8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98</w:t>
            </w:r>
          </w:p>
        </w:tc>
        <w:tc>
          <w:tcPr>
            <w:tcW w:w="1455" w:type="dxa"/>
          </w:tcPr>
          <w:p w14:paraId="4989A020" w14:textId="68CFC119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4554ED89" w14:textId="0B1541CA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1559" w:type="dxa"/>
            <w:noWrap/>
            <w:hideMark/>
          </w:tcPr>
          <w:p w14:paraId="66297AE8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4</w:t>
            </w:r>
          </w:p>
        </w:tc>
        <w:tc>
          <w:tcPr>
            <w:tcW w:w="1276" w:type="dxa"/>
            <w:noWrap/>
            <w:hideMark/>
          </w:tcPr>
          <w:p w14:paraId="605D03D3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B68A4EB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288BC176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F8003B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B6E130D" w14:textId="2F2BF2CD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i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ai&lt;/Author&gt;&lt;Year&gt;2020&lt;/Year&gt;&lt;RecNum&gt;586&lt;/RecNum&gt;&lt;DisplayText&gt;&lt;style face="superscript"&gt;14&lt;/style&gt;&lt;/DisplayText&gt;&lt;record&gt;&lt;rec-number&gt;586&lt;/rec-number&gt;&lt;foreign-keys&gt;&lt;key app="EN" db-id="wf0ar2wd7vz5wres0eaprtsrrd0aas52x9rv" timestamp="1651744340"&gt;586&lt;/key&gt;&lt;/foreign-keys&gt;&lt;ref-type name="Journal Article"&gt;17&lt;/ref-type&gt;&lt;contributors&gt;&lt;authors&gt;&lt;author&gt;Cai, L.&lt;/author&gt;&lt;author&gt;Sun, Y.&lt;/author&gt;&lt;author&gt;Wang, K.&lt;/author&gt;&lt;author&gt;Guan, W.&lt;/author&gt;&lt;author&gt;Yue, J.&lt;/author&gt;&lt;author&gt;Li, J.&lt;/author&gt;&lt;author&gt;Wang, R.&lt;/author&gt;&lt;author&gt;Wang, L.&lt;/author&gt;&lt;/authors&gt;&lt;/contributors&gt;&lt;auth-address&gt;Department of Pathology, Xinhua Hospital, School of Medicine, Shanghai Jiao Tong University, Shanghai, China.&lt;/auth-address&gt;&lt;titles&gt;&lt;title&gt;The Better Survival of MSI Subtype Is Associated With the Oxidative Stress Related Pathways in Gastric Cancer&lt;/title&gt;&lt;secondary-title&gt;Front Oncol&lt;/secondary-title&gt;&lt;alt-title&gt;Frontiers in oncology&lt;/alt-title&gt;&lt;/titles&gt;&lt;periodical&gt;&lt;full-title&gt;Front Oncol&lt;/full-title&gt;&lt;abbr-1&gt;Frontiers in oncology&lt;/abbr-1&gt;&lt;/periodical&gt;&lt;alt-periodical&gt;&lt;full-title&gt;Front Oncol&lt;/full-title&gt;&lt;abbr-1&gt;Frontiers in oncology&lt;/abbr-1&gt;&lt;/alt-periodical&gt;&lt;pages&gt;1269&lt;/pages&gt;&lt;volume&gt;10&lt;/volume&gt;&lt;edition&gt;2020/08/28&lt;/edition&gt;&lt;keywords&gt;&lt;keyword&gt;Epstein-Barr virus&lt;/keyword&gt;&lt;keyword&gt;bioinformatics analysis&lt;/keyword&gt;&lt;keyword&gt;gastric cancer&lt;/keyword&gt;&lt;keyword&gt;microsatellite instability&lt;/keyword&gt;&lt;keyword&gt;prognosis&lt;/keyword&gt;&lt;/keywords&gt;&lt;dates&gt;&lt;year&gt;2020&lt;/year&gt;&lt;/dates&gt;&lt;isbn&gt;2234-943X (Print)&amp;#xD;2234-943x&lt;/isbn&gt;&lt;accession-num&gt;32850385&lt;/accession-num&gt;&lt;urls&gt;&lt;/urls&gt;&lt;custom2&gt;PMC7399340&lt;/custom2&gt;&lt;electronic-resource-num&gt;10.3389/fonc.2020.01269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8DDC219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1346F799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71</w:t>
            </w:r>
          </w:p>
        </w:tc>
        <w:tc>
          <w:tcPr>
            <w:tcW w:w="1455" w:type="dxa"/>
          </w:tcPr>
          <w:p w14:paraId="45514DA1" w14:textId="052FC4FC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4956EA4" w14:textId="3FD0B8E0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8</w:t>
            </w:r>
          </w:p>
        </w:tc>
        <w:tc>
          <w:tcPr>
            <w:tcW w:w="1559" w:type="dxa"/>
            <w:noWrap/>
            <w:hideMark/>
          </w:tcPr>
          <w:p w14:paraId="13C25D0D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43</w:t>
            </w:r>
          </w:p>
        </w:tc>
        <w:tc>
          <w:tcPr>
            <w:tcW w:w="1276" w:type="dxa"/>
            <w:noWrap/>
            <w:hideMark/>
          </w:tcPr>
          <w:p w14:paraId="22787C8A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034E722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2</w:t>
            </w:r>
          </w:p>
        </w:tc>
        <w:tc>
          <w:tcPr>
            <w:tcW w:w="1196" w:type="dxa"/>
            <w:noWrap/>
            <w:hideMark/>
          </w:tcPr>
          <w:p w14:paraId="737F2374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</w:tr>
      <w:tr w:rsidR="001F3E75" w:rsidRPr="00E110C1" w14:paraId="239FF596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D1A7319" w14:textId="3C27C74C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ai,20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YWk8L0F1dGhvcj48WWVhcj4yMDIxPC9ZZWFyPjxSZWNO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YWk8L0F1dGhvcj48WWVhcj4yMDIxPC9ZZWFyPjxSZWNO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Cai,202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YWk8L0F1dGhvcj48WWVhcj4yMDIwPC9ZZWFyPjxSZWNO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YWk8L0F1dGhvcj48WWVhcj4yMDIwPC9ZZWFyPjxSZWNO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ABE38D0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339F2E3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757</w:t>
            </w:r>
          </w:p>
        </w:tc>
        <w:tc>
          <w:tcPr>
            <w:tcW w:w="1455" w:type="dxa"/>
          </w:tcPr>
          <w:p w14:paraId="5A866CDC" w14:textId="4EAB21F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7CBDF15D" w14:textId="5B1BF4AD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85</w:t>
            </w:r>
          </w:p>
        </w:tc>
        <w:tc>
          <w:tcPr>
            <w:tcW w:w="1559" w:type="dxa"/>
            <w:noWrap/>
            <w:hideMark/>
          </w:tcPr>
          <w:p w14:paraId="1DE16BC2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572</w:t>
            </w:r>
          </w:p>
        </w:tc>
        <w:tc>
          <w:tcPr>
            <w:tcW w:w="1276" w:type="dxa"/>
            <w:noWrap/>
            <w:hideMark/>
          </w:tcPr>
          <w:p w14:paraId="6BEFA566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4</w:t>
            </w:r>
          </w:p>
        </w:tc>
        <w:tc>
          <w:tcPr>
            <w:tcW w:w="1214" w:type="dxa"/>
            <w:noWrap/>
            <w:hideMark/>
          </w:tcPr>
          <w:p w14:paraId="63A93589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7.8</w:t>
            </w:r>
          </w:p>
        </w:tc>
        <w:tc>
          <w:tcPr>
            <w:tcW w:w="1196" w:type="dxa"/>
            <w:noWrap/>
            <w:hideMark/>
          </w:tcPr>
          <w:p w14:paraId="6D77AFCB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17D1801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A9D3244" w14:textId="0D4B4AB1" w:rsidR="001F3E75" w:rsidRPr="00E110C1" w:rsidRDefault="001F3E75" w:rsidP="009D1513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arvalho,200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YXJ2YWxobzwvQXV0aG9yPjxZZWFyPjIwMDQ8L1llYXI+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YXJ2YWxobzwvQXV0aG9yPjxZZWFyPjIwMDQ8L1llYXI+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B9E2C14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etherlands</w:t>
            </w:r>
          </w:p>
        </w:tc>
        <w:tc>
          <w:tcPr>
            <w:tcW w:w="1134" w:type="dxa"/>
            <w:noWrap/>
            <w:hideMark/>
          </w:tcPr>
          <w:p w14:paraId="7F76AF5D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455" w:type="dxa"/>
          </w:tcPr>
          <w:p w14:paraId="2D6C3FE4" w14:textId="1642E18A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07327368" w14:textId="720B0FDB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0</w:t>
            </w:r>
          </w:p>
        </w:tc>
        <w:tc>
          <w:tcPr>
            <w:tcW w:w="1559" w:type="dxa"/>
            <w:noWrap/>
            <w:hideMark/>
          </w:tcPr>
          <w:p w14:paraId="3582108F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76" w:type="dxa"/>
            <w:noWrap/>
            <w:hideMark/>
          </w:tcPr>
          <w:p w14:paraId="59C20521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3</w:t>
            </w:r>
          </w:p>
        </w:tc>
        <w:tc>
          <w:tcPr>
            <w:tcW w:w="1214" w:type="dxa"/>
            <w:noWrap/>
            <w:hideMark/>
          </w:tcPr>
          <w:p w14:paraId="034BB243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A025DB4" w14:textId="77777777" w:rsidR="001F3E75" w:rsidRPr="00E110C1" w:rsidRDefault="001F3E75" w:rsidP="0050059C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</w:tr>
      <w:tr w:rsidR="001F3E75" w:rsidRPr="00E110C1" w14:paraId="560C908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B2A9CB9" w14:textId="076C38CD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akraborty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rcmFib3J0eTwvQXV0aG9yPjxZZWFyPjIwMjE8L1ll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=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rcmFib3J0eTwvQXV0aG9yPjxZZWFyPjIwMjE8L1ll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=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CCB5BA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ndia</w:t>
            </w:r>
          </w:p>
        </w:tc>
        <w:tc>
          <w:tcPr>
            <w:tcW w:w="1134" w:type="dxa"/>
            <w:noWrap/>
            <w:hideMark/>
          </w:tcPr>
          <w:p w14:paraId="0AD92686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0</w:t>
            </w:r>
          </w:p>
        </w:tc>
        <w:tc>
          <w:tcPr>
            <w:tcW w:w="1455" w:type="dxa"/>
          </w:tcPr>
          <w:p w14:paraId="0B3C5DD5" w14:textId="13A52528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47A79136" w14:textId="2CDBE712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</w:t>
            </w:r>
          </w:p>
        </w:tc>
        <w:tc>
          <w:tcPr>
            <w:tcW w:w="1559" w:type="dxa"/>
            <w:noWrap/>
            <w:hideMark/>
          </w:tcPr>
          <w:p w14:paraId="027A96BE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</w:t>
            </w:r>
          </w:p>
        </w:tc>
        <w:tc>
          <w:tcPr>
            <w:tcW w:w="1276" w:type="dxa"/>
            <w:noWrap/>
            <w:hideMark/>
          </w:tcPr>
          <w:p w14:paraId="33F5AD7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0</w:t>
            </w:r>
          </w:p>
        </w:tc>
        <w:tc>
          <w:tcPr>
            <w:tcW w:w="1214" w:type="dxa"/>
            <w:noWrap/>
            <w:hideMark/>
          </w:tcPr>
          <w:p w14:paraId="730DBD0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3.8</w:t>
            </w:r>
          </w:p>
        </w:tc>
        <w:tc>
          <w:tcPr>
            <w:tcW w:w="1196" w:type="dxa"/>
            <w:noWrap/>
            <w:hideMark/>
          </w:tcPr>
          <w:p w14:paraId="71188E0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75DDA22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B10A477" w14:textId="70BBAAAD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ang,200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uZzwvQXV0aG9yPjxZZWFyPjIwMDI8L1llYXI+PFJl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uZzwvQXV0aG9yPjxZZWFyPjIwMDI8L1llYXI+PFJl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8824FE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3D163B4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9</w:t>
            </w:r>
          </w:p>
        </w:tc>
        <w:tc>
          <w:tcPr>
            <w:tcW w:w="1455" w:type="dxa"/>
          </w:tcPr>
          <w:p w14:paraId="5F04D851" w14:textId="418F3464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8EE2DA1" w14:textId="25E86203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559" w:type="dxa"/>
            <w:noWrap/>
            <w:hideMark/>
          </w:tcPr>
          <w:p w14:paraId="04592A7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9</w:t>
            </w:r>
          </w:p>
        </w:tc>
        <w:tc>
          <w:tcPr>
            <w:tcW w:w="1276" w:type="dxa"/>
            <w:noWrap/>
            <w:hideMark/>
          </w:tcPr>
          <w:p w14:paraId="6BBFF5AB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214" w:type="dxa"/>
            <w:noWrap/>
            <w:hideMark/>
          </w:tcPr>
          <w:p w14:paraId="3E408F6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4DCABDB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</w:tr>
      <w:tr w:rsidR="001F3E75" w:rsidRPr="00E110C1" w14:paraId="3E4018EE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2A359C2" w14:textId="2FF7A4D3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ang,201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uZzwvQXV0aG9yPjxZZWFyPjIwMTg8L1llYXI+PFJl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uZzwvQXV0aG9yPjxZZWFyPjIwMTg8L1llYXI+PFJl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; Cho,201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88L0F1dGhvcj48WWVhcj4yMDE4PC9ZZWFyPjxSZWNO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88L0F1dGhvcj48WWVhcj4yMDE4PC9ZZWFyPjxSZWNO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</w:fldData>
              </w:fldCha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E110C1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FB75758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3D3C3E5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4</w:t>
            </w:r>
          </w:p>
        </w:tc>
        <w:tc>
          <w:tcPr>
            <w:tcW w:w="1455" w:type="dxa"/>
          </w:tcPr>
          <w:p w14:paraId="011AEB11" w14:textId="169D782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4B2FE5CC" w14:textId="57EB835A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9</w:t>
            </w:r>
          </w:p>
        </w:tc>
        <w:tc>
          <w:tcPr>
            <w:tcW w:w="1559" w:type="dxa"/>
            <w:noWrap/>
            <w:hideMark/>
          </w:tcPr>
          <w:p w14:paraId="078F8F5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5</w:t>
            </w:r>
          </w:p>
        </w:tc>
        <w:tc>
          <w:tcPr>
            <w:tcW w:w="1276" w:type="dxa"/>
            <w:noWrap/>
            <w:hideMark/>
          </w:tcPr>
          <w:p w14:paraId="2979BF7D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3EB3E69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16A11F7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078166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C0924FF" w14:textId="38E93F87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ao,2021</w:t>
            </w:r>
            <w:bookmarkStart w:id="0" w:name="_Hlk102822406"/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vPC9BdXRob3I+PFllYXI+MjAyMTwvWWVhcj48UmVj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=
</w:fldData>
              </w:fldCha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FvPC9BdXRob3I+PFllYXI+MjAyMTwvWWVhcj48UmVj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=
</w:fldData>
              </w:fldCha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6D6BBF" w:rsidRPr="006D6BB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bookmarkEnd w:id="0"/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;Shitara,2018</w: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0YXJhPC9BdXRob3I+PFllYXI+MjAxODwvWWVhcj48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</w:fldData>
              </w:fldCha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0YXJhPC9BdXRob3I+PFllYXI+MjAxODwvWWVhcj48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</w:fldData>
              </w:fldCha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6D6BBF" w:rsidRPr="006D6BB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3</w: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; Shitara,2020</w: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0YXJhPC9BdXRob3I+PFllYXI+MjAyMDwvWWVhcj48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</w:fldData>
              </w:fldCha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0YXJhPC9BdXRob3I+PFllYXI+MjAyMDwvWWVhcj48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</w:fldData>
              </w:fldCha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6D6BBF" w:rsidRPr="006D6BBF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4</w:t>
            </w:r>
            <w:r w:rsidR="006D6BBF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5DD2FDD" w14:textId="208B995F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ulti-country</w:t>
            </w:r>
          </w:p>
        </w:tc>
        <w:tc>
          <w:tcPr>
            <w:tcW w:w="1134" w:type="dxa"/>
            <w:noWrap/>
            <w:hideMark/>
          </w:tcPr>
          <w:p w14:paraId="0739220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14</w:t>
            </w:r>
          </w:p>
        </w:tc>
        <w:tc>
          <w:tcPr>
            <w:tcW w:w="1455" w:type="dxa"/>
          </w:tcPr>
          <w:p w14:paraId="447A8C0D" w14:textId="3217374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5DBE0CE" w14:textId="00B896B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4</w:t>
            </w:r>
          </w:p>
        </w:tc>
        <w:tc>
          <w:tcPr>
            <w:tcW w:w="1559" w:type="dxa"/>
            <w:noWrap/>
            <w:hideMark/>
          </w:tcPr>
          <w:p w14:paraId="4F4C0C6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30</w:t>
            </w:r>
          </w:p>
        </w:tc>
        <w:tc>
          <w:tcPr>
            <w:tcW w:w="1276" w:type="dxa"/>
            <w:noWrap/>
            <w:hideMark/>
          </w:tcPr>
          <w:p w14:paraId="33840BBB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6BC2CFA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1.1</w:t>
            </w:r>
          </w:p>
        </w:tc>
        <w:tc>
          <w:tcPr>
            <w:tcW w:w="1196" w:type="dxa"/>
            <w:noWrap/>
            <w:hideMark/>
          </w:tcPr>
          <w:p w14:paraId="2BA47DB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</w:t>
            </w:r>
          </w:p>
        </w:tc>
      </w:tr>
      <w:tr w:rsidR="001F3E75" w:rsidRPr="00E110C1" w14:paraId="4586D615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A00FC81" w14:textId="0305FF0C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aravalli,200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lhcmF2YWxsaTwvQXV0aG9yPjxZZWFyPjIwMDY8L1ll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lhcmF2YWxsaTwvQXV0aG9yPjxZZWFyPjIwMDY8L1ll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2E3E7D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6D5CEA4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6</w:t>
            </w:r>
          </w:p>
        </w:tc>
        <w:tc>
          <w:tcPr>
            <w:tcW w:w="1455" w:type="dxa"/>
          </w:tcPr>
          <w:p w14:paraId="517FBC8D" w14:textId="6C7BB9C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20938513" w14:textId="2C5B9C16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5</w:t>
            </w:r>
          </w:p>
        </w:tc>
        <w:tc>
          <w:tcPr>
            <w:tcW w:w="1559" w:type="dxa"/>
            <w:noWrap/>
            <w:hideMark/>
          </w:tcPr>
          <w:p w14:paraId="5664EC1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</w:t>
            </w:r>
          </w:p>
        </w:tc>
        <w:tc>
          <w:tcPr>
            <w:tcW w:w="1276" w:type="dxa"/>
            <w:noWrap/>
            <w:hideMark/>
          </w:tcPr>
          <w:p w14:paraId="78C10A8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6</w:t>
            </w:r>
          </w:p>
        </w:tc>
        <w:tc>
          <w:tcPr>
            <w:tcW w:w="1214" w:type="dxa"/>
            <w:noWrap/>
            <w:hideMark/>
          </w:tcPr>
          <w:p w14:paraId="20BF0D9B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9.4</w:t>
            </w:r>
          </w:p>
        </w:tc>
        <w:tc>
          <w:tcPr>
            <w:tcW w:w="1196" w:type="dxa"/>
            <w:noWrap/>
            <w:hideMark/>
          </w:tcPr>
          <w:p w14:paraId="5C79BE4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5AF11F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06ACDDE" w14:textId="6EAE671F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oi,200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wMDwvWWVhcj48UmVj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wMDwvWWVhcj48UmVj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C688B9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15520268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8</w:t>
            </w:r>
          </w:p>
        </w:tc>
        <w:tc>
          <w:tcPr>
            <w:tcW w:w="1455" w:type="dxa"/>
          </w:tcPr>
          <w:p w14:paraId="11E8152B" w14:textId="001A7540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63308CE" w14:textId="2C714EC8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559" w:type="dxa"/>
            <w:noWrap/>
            <w:hideMark/>
          </w:tcPr>
          <w:p w14:paraId="6EE5831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8</w:t>
            </w:r>
          </w:p>
        </w:tc>
        <w:tc>
          <w:tcPr>
            <w:tcW w:w="1276" w:type="dxa"/>
            <w:noWrap/>
            <w:hideMark/>
          </w:tcPr>
          <w:p w14:paraId="75E2719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0B2D0AF9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0</w:t>
            </w:r>
          </w:p>
        </w:tc>
        <w:tc>
          <w:tcPr>
            <w:tcW w:w="1196" w:type="dxa"/>
            <w:noWrap/>
            <w:hideMark/>
          </w:tcPr>
          <w:p w14:paraId="5A0AA6D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7876BC7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8503F38" w14:textId="4AB3F146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oi,201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aG9pPC9BdXRob3I+PFllYXI+MjAxNTwvWWVhcj48UmVj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aG9pPC9BdXRob3I+PFllYXI+MjAxNTwvWWVhcj48UmVj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2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995F3B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67503A2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23</w:t>
            </w:r>
          </w:p>
        </w:tc>
        <w:tc>
          <w:tcPr>
            <w:tcW w:w="1455" w:type="dxa"/>
          </w:tcPr>
          <w:p w14:paraId="59CC63CC" w14:textId="1210B866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BD36E71" w14:textId="0F80C32E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8</w:t>
            </w:r>
          </w:p>
        </w:tc>
        <w:tc>
          <w:tcPr>
            <w:tcW w:w="1559" w:type="dxa"/>
            <w:noWrap/>
            <w:hideMark/>
          </w:tcPr>
          <w:p w14:paraId="4940A617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55</w:t>
            </w:r>
          </w:p>
        </w:tc>
        <w:tc>
          <w:tcPr>
            <w:tcW w:w="1276" w:type="dxa"/>
            <w:noWrap/>
            <w:hideMark/>
          </w:tcPr>
          <w:p w14:paraId="50308D4E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1</w:t>
            </w:r>
          </w:p>
        </w:tc>
        <w:tc>
          <w:tcPr>
            <w:tcW w:w="1214" w:type="dxa"/>
            <w:noWrap/>
            <w:hideMark/>
          </w:tcPr>
          <w:p w14:paraId="71A9D81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8.2</w:t>
            </w:r>
          </w:p>
        </w:tc>
        <w:tc>
          <w:tcPr>
            <w:tcW w:w="1196" w:type="dxa"/>
            <w:noWrap/>
            <w:hideMark/>
          </w:tcPr>
          <w:p w14:paraId="1BD362F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14820A04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13E7BEC" w14:textId="75891848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oi,20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xOTwvWWVhcj48UmVj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xOTwvWWVhcj48UmVj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524E348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209AEA1B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92</w:t>
            </w:r>
          </w:p>
        </w:tc>
        <w:tc>
          <w:tcPr>
            <w:tcW w:w="1455" w:type="dxa"/>
          </w:tcPr>
          <w:p w14:paraId="306F6A2F" w14:textId="267ED19D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213CB8C" w14:textId="111D69C5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0</w:t>
            </w:r>
          </w:p>
        </w:tc>
        <w:tc>
          <w:tcPr>
            <w:tcW w:w="1559" w:type="dxa"/>
            <w:noWrap/>
            <w:hideMark/>
          </w:tcPr>
          <w:p w14:paraId="7C74AD78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52</w:t>
            </w:r>
          </w:p>
        </w:tc>
        <w:tc>
          <w:tcPr>
            <w:tcW w:w="1276" w:type="dxa"/>
            <w:noWrap/>
            <w:hideMark/>
          </w:tcPr>
          <w:p w14:paraId="232FDF4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7</w:t>
            </w:r>
          </w:p>
        </w:tc>
        <w:tc>
          <w:tcPr>
            <w:tcW w:w="1214" w:type="dxa"/>
            <w:noWrap/>
            <w:hideMark/>
          </w:tcPr>
          <w:p w14:paraId="7E95D5B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0.1</w:t>
            </w:r>
          </w:p>
        </w:tc>
        <w:tc>
          <w:tcPr>
            <w:tcW w:w="1196" w:type="dxa"/>
            <w:noWrap/>
            <w:hideMark/>
          </w:tcPr>
          <w:p w14:paraId="5536059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1AC687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BC6F4D9" w14:textId="630E896F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Choi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yMDwvWWVhcj48UmVj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pPC9BdXRob3I+PFllYXI+MjAyMDwvWWVhcj48UmVj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2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AAC07EA" w14:textId="397D93BE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2670964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14</w:t>
            </w:r>
          </w:p>
        </w:tc>
        <w:tc>
          <w:tcPr>
            <w:tcW w:w="1455" w:type="dxa"/>
          </w:tcPr>
          <w:p w14:paraId="3F7784CC" w14:textId="2136E124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48419727" w14:textId="3D4948B8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3</w:t>
            </w:r>
          </w:p>
        </w:tc>
        <w:tc>
          <w:tcPr>
            <w:tcW w:w="1559" w:type="dxa"/>
            <w:noWrap/>
            <w:hideMark/>
          </w:tcPr>
          <w:p w14:paraId="175094F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61</w:t>
            </w:r>
          </w:p>
        </w:tc>
        <w:tc>
          <w:tcPr>
            <w:tcW w:w="1276" w:type="dxa"/>
            <w:noWrap/>
            <w:hideMark/>
          </w:tcPr>
          <w:p w14:paraId="096F09B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03D395D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5</w:t>
            </w:r>
          </w:p>
        </w:tc>
        <w:tc>
          <w:tcPr>
            <w:tcW w:w="1196" w:type="dxa"/>
            <w:noWrap/>
            <w:hideMark/>
          </w:tcPr>
          <w:p w14:paraId="6728C22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3E2E788D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E2FABF0" w14:textId="2F6C608C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ong,199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uZzwvQXV0aG9yPjxZZWFyPjE5OTQ8L1llYXI+PFJl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G9uZzwvQXV0aG9yPjxZZWFyPjE5OTQ8L1llYXI+PFJl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5E3FDD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68D9291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6</w:t>
            </w:r>
          </w:p>
        </w:tc>
        <w:tc>
          <w:tcPr>
            <w:tcW w:w="1455" w:type="dxa"/>
          </w:tcPr>
          <w:p w14:paraId="7ABECC74" w14:textId="34974C70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6E0B72EF" w14:textId="672E6AA9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5</w:t>
            </w:r>
          </w:p>
        </w:tc>
        <w:tc>
          <w:tcPr>
            <w:tcW w:w="1559" w:type="dxa"/>
            <w:noWrap/>
            <w:hideMark/>
          </w:tcPr>
          <w:p w14:paraId="4845318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1</w:t>
            </w:r>
          </w:p>
        </w:tc>
        <w:tc>
          <w:tcPr>
            <w:tcW w:w="1276" w:type="dxa"/>
            <w:noWrap/>
            <w:hideMark/>
          </w:tcPr>
          <w:p w14:paraId="21893DA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290E884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2D8E10FD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</w:t>
            </w:r>
          </w:p>
        </w:tc>
      </w:tr>
      <w:tr w:rsidR="001F3E75" w:rsidRPr="00E110C1" w14:paraId="782DEF5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7D38D5F" w14:textId="458D4B8D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ung,199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HVuZzwvQXV0aG9yPjxZZWFyPjE5OTk8L1llYXI+PFJl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aHVuZzwvQXV0aG9yPjxZZWFyPjE5OTk8L1llYXI+PFJl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9E3285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13BBCB8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1</w:t>
            </w:r>
          </w:p>
        </w:tc>
        <w:tc>
          <w:tcPr>
            <w:tcW w:w="1455" w:type="dxa"/>
          </w:tcPr>
          <w:p w14:paraId="65F4C057" w14:textId="2B5C2EDE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67ADEB8" w14:textId="04B67009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1559" w:type="dxa"/>
            <w:noWrap/>
            <w:hideMark/>
          </w:tcPr>
          <w:p w14:paraId="52BEFDED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0</w:t>
            </w:r>
          </w:p>
        </w:tc>
        <w:tc>
          <w:tcPr>
            <w:tcW w:w="1276" w:type="dxa"/>
            <w:noWrap/>
            <w:hideMark/>
          </w:tcPr>
          <w:p w14:paraId="0420591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805D78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432B88D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D343E0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5445FEF" w14:textId="029BB8E6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ordova-Delgado,20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kb3ZhLURlbGdhZG88L0F1dGhvcj48WWVhcj4yMDE5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kb3ZhLURlbGdhZG88L0F1dGhvcj48WWVhcj4yMDE5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B21209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le</w:t>
            </w:r>
          </w:p>
        </w:tc>
        <w:tc>
          <w:tcPr>
            <w:tcW w:w="1134" w:type="dxa"/>
            <w:noWrap/>
            <w:hideMark/>
          </w:tcPr>
          <w:p w14:paraId="7191F05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</w:t>
            </w:r>
          </w:p>
        </w:tc>
        <w:tc>
          <w:tcPr>
            <w:tcW w:w="1455" w:type="dxa"/>
          </w:tcPr>
          <w:p w14:paraId="4D0A9C97" w14:textId="6BCB71DB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GS</w:t>
            </w:r>
          </w:p>
        </w:tc>
        <w:tc>
          <w:tcPr>
            <w:tcW w:w="1276" w:type="dxa"/>
            <w:noWrap/>
            <w:hideMark/>
          </w:tcPr>
          <w:p w14:paraId="06BF6CA5" w14:textId="7983B6D9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  <w:tc>
          <w:tcPr>
            <w:tcW w:w="1559" w:type="dxa"/>
            <w:noWrap/>
            <w:hideMark/>
          </w:tcPr>
          <w:p w14:paraId="78B79A6E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1</w:t>
            </w:r>
          </w:p>
        </w:tc>
        <w:tc>
          <w:tcPr>
            <w:tcW w:w="1276" w:type="dxa"/>
            <w:noWrap/>
            <w:hideMark/>
          </w:tcPr>
          <w:p w14:paraId="36AC5969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0CEED6E8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2.9</w:t>
            </w:r>
          </w:p>
        </w:tc>
        <w:tc>
          <w:tcPr>
            <w:tcW w:w="1196" w:type="dxa"/>
            <w:noWrap/>
            <w:hideMark/>
          </w:tcPr>
          <w:p w14:paraId="41B739E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451516D7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83CBC2E" w14:textId="19B5029C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zopek,200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em9wZWs8L0F1dGhvcj48WWVhcj4yMDAyPC9ZZWFyPjxS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em9wZWs8L0F1dGhvcj48WWVhcj4yMDAyPC9ZZWFyPjxS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D0C138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oland</w:t>
            </w:r>
          </w:p>
        </w:tc>
        <w:tc>
          <w:tcPr>
            <w:tcW w:w="1134" w:type="dxa"/>
            <w:noWrap/>
            <w:hideMark/>
          </w:tcPr>
          <w:p w14:paraId="19479177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6</w:t>
            </w:r>
          </w:p>
        </w:tc>
        <w:tc>
          <w:tcPr>
            <w:tcW w:w="1455" w:type="dxa"/>
          </w:tcPr>
          <w:p w14:paraId="729E8136" w14:textId="33882430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69A430AF" w14:textId="2B262D24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1559" w:type="dxa"/>
            <w:noWrap/>
            <w:hideMark/>
          </w:tcPr>
          <w:p w14:paraId="5AEC9B17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76" w:type="dxa"/>
            <w:noWrap/>
            <w:hideMark/>
          </w:tcPr>
          <w:p w14:paraId="4206A25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</w:t>
            </w:r>
          </w:p>
        </w:tc>
        <w:tc>
          <w:tcPr>
            <w:tcW w:w="1214" w:type="dxa"/>
            <w:noWrap/>
            <w:hideMark/>
          </w:tcPr>
          <w:p w14:paraId="138DB28E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3E079CB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6E92DC7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51A0C92" w14:textId="53E1B1D9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ai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k8L0F1dGhvcj48WWVhcj4yMDE5PC9ZZWFyPjxSZWNO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k8L0F1dGhvcj48WWVhcj4yMDE5PC9ZZWFyPjxSZWNO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3612E67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4430823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9</w:t>
            </w:r>
          </w:p>
        </w:tc>
        <w:tc>
          <w:tcPr>
            <w:tcW w:w="1455" w:type="dxa"/>
          </w:tcPr>
          <w:p w14:paraId="547FFE97" w14:textId="08E11B3C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3FFD5AB" w14:textId="45CFEB3B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1559" w:type="dxa"/>
            <w:noWrap/>
            <w:hideMark/>
          </w:tcPr>
          <w:p w14:paraId="58B4AD4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1</w:t>
            </w:r>
          </w:p>
        </w:tc>
        <w:tc>
          <w:tcPr>
            <w:tcW w:w="1276" w:type="dxa"/>
            <w:noWrap/>
            <w:hideMark/>
          </w:tcPr>
          <w:p w14:paraId="26676FEE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93DC4B7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5.3</w:t>
            </w:r>
          </w:p>
        </w:tc>
        <w:tc>
          <w:tcPr>
            <w:tcW w:w="1196" w:type="dxa"/>
            <w:noWrap/>
            <w:hideMark/>
          </w:tcPr>
          <w:p w14:paraId="01B096B9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CA616D4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31FE5D3" w14:textId="557BC701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aun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aun&lt;/Author&gt;&lt;Year&gt;2021&lt;/Year&gt;&lt;RecNum&gt;606&lt;/RecNum&gt;&lt;DisplayText&gt;&lt;style face="superscript"&gt;35&lt;/style&gt;&lt;/DisplayText&gt;&lt;record&gt;&lt;rec-number&gt;606&lt;/rec-number&gt;&lt;foreign-keys&gt;&lt;key app="EN" db-id="wf0ar2wd7vz5wres0eaprtsrrd0aas52x9rv" timestamp="1651745613"&gt;606&lt;/key&gt;&lt;/foreign-keys&gt;&lt;ref-type name="Journal Article"&gt;17&lt;/ref-type&gt;&lt;contributors&gt;&lt;authors&gt;&lt;author&gt;Daun, T.&lt;/author&gt;&lt;author&gt;Nienhold, R.&lt;/author&gt;&lt;author&gt;Paasinen-Sohns, A.&lt;/author&gt;&lt;author&gt;Frank, A.&lt;/author&gt;&lt;author&gt;Sachs, M.&lt;/author&gt;&lt;author&gt;Zlobec, I.&lt;/author&gt;&lt;author&gt;Cathomas, G.&lt;/author&gt;&lt;/authors&gt;&lt;/contributors&gt;&lt;auth-address&gt;Institute of Pathology, Cantonal Hospital Basel-Land, 4410 Liestal, Switzerland.&amp;#xD;Institute of Pathology, University of Bern, 3008 Bern, Switzerland.&lt;/auth-address&gt;&lt;titles&gt;&lt;title&gt;Combined Simplified Molecular Classification of Gastric Adenocarcinoma, Enhanced by Lymph Node Status: An Integrative Approach&lt;/title&gt;&lt;secondary-title&gt;Cancers (Basel)&lt;/secondary-title&gt;&lt;alt-title&gt;Cancers&lt;/alt-title&gt;&lt;/titles&gt;&lt;periodical&gt;&lt;full-title&gt;Cancers&lt;/full-title&gt;&lt;abbr-1&gt;Cancers (Basel)&lt;/abbr-1&gt;&lt;/periodical&gt;&lt;alt-periodical&gt;&lt;full-title&gt;Cancers&lt;/full-title&gt;&lt;abbr-1&gt;Cancers (Basel)&lt;/abbr-1&gt;&lt;/alt-periodical&gt;&lt;volume&gt;13&lt;/volume&gt;&lt;number&gt;15&lt;/number&gt;&lt;edition&gt;2021/08/08&lt;/edition&gt;&lt;keywords&gt;&lt;keyword&gt;gastric cancer&lt;/keyword&gt;&lt;keyword&gt;immunohistochemistry&lt;/keyword&gt;&lt;keyword&gt;in situ hybridization&lt;/keyword&gt;&lt;keyword&gt;lymph node metastasis&lt;/keyword&gt;&lt;keyword&gt;molecular classification&lt;/keyword&gt;&lt;keyword&gt;next generation sequencing&lt;/keyword&gt;&lt;keyword&gt;prognosis&lt;/keyword&gt;&lt;/keywords&gt;&lt;dates&gt;&lt;year&gt;2021&lt;/year&gt;&lt;pub-dates&gt;&lt;date&gt;Jul 24&lt;/date&gt;&lt;/pub-dates&gt;&lt;/dates&gt;&lt;isbn&gt;2072-6694 (Print)&amp;#xD;2072-6694&lt;/isbn&gt;&lt;accession-num&gt;34359622&lt;/accession-num&gt;&lt;urls&gt;&lt;/urls&gt;&lt;custom2&gt;PMC8345215&lt;/custom2&gt;&lt;electronic-resource-num&gt;10.3390/cancers13153722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9C0832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witzerland</w:t>
            </w:r>
          </w:p>
        </w:tc>
        <w:tc>
          <w:tcPr>
            <w:tcW w:w="1134" w:type="dxa"/>
            <w:noWrap/>
            <w:hideMark/>
          </w:tcPr>
          <w:p w14:paraId="5969DEC8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5</w:t>
            </w:r>
          </w:p>
        </w:tc>
        <w:tc>
          <w:tcPr>
            <w:tcW w:w="1455" w:type="dxa"/>
          </w:tcPr>
          <w:p w14:paraId="13B563A4" w14:textId="3EDE7F73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GS</w:t>
            </w:r>
          </w:p>
        </w:tc>
        <w:tc>
          <w:tcPr>
            <w:tcW w:w="1276" w:type="dxa"/>
            <w:noWrap/>
            <w:hideMark/>
          </w:tcPr>
          <w:p w14:paraId="4D949352" w14:textId="4D56BD9F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559" w:type="dxa"/>
            <w:noWrap/>
            <w:hideMark/>
          </w:tcPr>
          <w:p w14:paraId="57E4838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5</w:t>
            </w:r>
          </w:p>
        </w:tc>
        <w:tc>
          <w:tcPr>
            <w:tcW w:w="1276" w:type="dxa"/>
            <w:noWrap/>
            <w:hideMark/>
          </w:tcPr>
          <w:p w14:paraId="7496007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4</w:t>
            </w:r>
          </w:p>
        </w:tc>
        <w:tc>
          <w:tcPr>
            <w:tcW w:w="1214" w:type="dxa"/>
            <w:noWrap/>
            <w:hideMark/>
          </w:tcPr>
          <w:p w14:paraId="399BF6A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.4</w:t>
            </w:r>
          </w:p>
        </w:tc>
        <w:tc>
          <w:tcPr>
            <w:tcW w:w="1196" w:type="dxa"/>
            <w:noWrap/>
            <w:hideMark/>
          </w:tcPr>
          <w:p w14:paraId="2F52F5A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22C4B59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AC687BA" w14:textId="1204F2A8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e Meulder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ZSBNZXVsZGVyPC9BdXRob3I+PFllYXI+MjAyMjwvWWVh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ZSBNZXVsZGVyPC9BdXRob3I+PFllYXI+MjAyMjwvWWVh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D51B3B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elgium</w:t>
            </w:r>
          </w:p>
        </w:tc>
        <w:tc>
          <w:tcPr>
            <w:tcW w:w="1134" w:type="dxa"/>
            <w:noWrap/>
            <w:hideMark/>
          </w:tcPr>
          <w:p w14:paraId="410A0AB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4</w:t>
            </w:r>
          </w:p>
        </w:tc>
        <w:tc>
          <w:tcPr>
            <w:tcW w:w="1455" w:type="dxa"/>
          </w:tcPr>
          <w:p w14:paraId="42E736C3" w14:textId="4C6E6509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39493C6F" w14:textId="30BC4D1E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1559" w:type="dxa"/>
            <w:noWrap/>
            <w:hideMark/>
          </w:tcPr>
          <w:p w14:paraId="49A04C2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3</w:t>
            </w:r>
          </w:p>
        </w:tc>
        <w:tc>
          <w:tcPr>
            <w:tcW w:w="1276" w:type="dxa"/>
            <w:noWrap/>
            <w:hideMark/>
          </w:tcPr>
          <w:p w14:paraId="25959E1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214" w:type="dxa"/>
            <w:noWrap/>
            <w:hideMark/>
          </w:tcPr>
          <w:p w14:paraId="77DE240D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.6</w:t>
            </w:r>
          </w:p>
        </w:tc>
        <w:tc>
          <w:tcPr>
            <w:tcW w:w="1196" w:type="dxa"/>
            <w:noWrap/>
            <w:hideMark/>
          </w:tcPr>
          <w:p w14:paraId="201A0F2B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431F8DC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F7855CC" w14:textId="284B2AE5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'Errico,200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JmFwb3M7RXJyaWNvPC9BdXRob3I+PFllYXI+MjAwOTwv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JmFwb3M7RXJyaWNvPC9BdXRob3I+PFllYXI+MjAwOTwv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680666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3734E17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1</w:t>
            </w:r>
          </w:p>
        </w:tc>
        <w:tc>
          <w:tcPr>
            <w:tcW w:w="1455" w:type="dxa"/>
          </w:tcPr>
          <w:p w14:paraId="3ECA5AA1" w14:textId="26B795A6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2B9630D" w14:textId="3B2CBFE4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559" w:type="dxa"/>
            <w:noWrap/>
            <w:hideMark/>
          </w:tcPr>
          <w:p w14:paraId="1D19A9A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1</w:t>
            </w:r>
          </w:p>
        </w:tc>
        <w:tc>
          <w:tcPr>
            <w:tcW w:w="1276" w:type="dxa"/>
            <w:noWrap/>
            <w:hideMark/>
          </w:tcPr>
          <w:p w14:paraId="7C8DA9BB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1B561C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6749FB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4D3C6AD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B9BB8C2" w14:textId="30F6B971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i Bartolomeo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aSBCYXJ0b2xvbWVvPC9BdXRob3I+PFllYXI+MjAyMDwv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aSBCYXJ0b2xvbWVvPC9BdXRob3I+PFllYXI+MjAyMDwv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00BD37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7002EB4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56</w:t>
            </w:r>
          </w:p>
        </w:tc>
        <w:tc>
          <w:tcPr>
            <w:tcW w:w="1455" w:type="dxa"/>
          </w:tcPr>
          <w:p w14:paraId="4D023829" w14:textId="6BF4B90D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B080C08" w14:textId="7403B34B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4</w:t>
            </w:r>
          </w:p>
        </w:tc>
        <w:tc>
          <w:tcPr>
            <w:tcW w:w="1559" w:type="dxa"/>
            <w:noWrap/>
            <w:hideMark/>
          </w:tcPr>
          <w:p w14:paraId="3EC26CA4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2</w:t>
            </w:r>
          </w:p>
        </w:tc>
        <w:tc>
          <w:tcPr>
            <w:tcW w:w="1276" w:type="dxa"/>
            <w:noWrap/>
            <w:hideMark/>
          </w:tcPr>
          <w:p w14:paraId="43CEB25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6B9C5027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66BBC9D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</w:tr>
      <w:tr w:rsidR="001F3E75" w:rsidRPr="00E110C1" w14:paraId="360AA37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C8E55B9" w14:textId="32B56731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Dislich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aXNsaWNoPC9BdXRob3I+PFllYXI+MjAyMDwvWWVhcj48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aXNsaWNoPC9BdXRob3I+PFllYXI+MjAyMDwvWWVhcj48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3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B7B528D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witzerland</w:t>
            </w:r>
          </w:p>
        </w:tc>
        <w:tc>
          <w:tcPr>
            <w:tcW w:w="1134" w:type="dxa"/>
            <w:noWrap/>
            <w:hideMark/>
          </w:tcPr>
          <w:p w14:paraId="2270A13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15</w:t>
            </w:r>
          </w:p>
        </w:tc>
        <w:tc>
          <w:tcPr>
            <w:tcW w:w="1455" w:type="dxa"/>
          </w:tcPr>
          <w:p w14:paraId="24D93BF8" w14:textId="1953B9C0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55E6B524" w14:textId="693156BB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9</w:t>
            </w:r>
          </w:p>
        </w:tc>
        <w:tc>
          <w:tcPr>
            <w:tcW w:w="1559" w:type="dxa"/>
            <w:noWrap/>
            <w:hideMark/>
          </w:tcPr>
          <w:p w14:paraId="0EC01C5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66</w:t>
            </w:r>
          </w:p>
        </w:tc>
        <w:tc>
          <w:tcPr>
            <w:tcW w:w="1276" w:type="dxa"/>
            <w:noWrap/>
            <w:hideMark/>
          </w:tcPr>
          <w:p w14:paraId="7B0B1B06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1</w:t>
            </w:r>
          </w:p>
        </w:tc>
        <w:tc>
          <w:tcPr>
            <w:tcW w:w="1214" w:type="dxa"/>
            <w:noWrap/>
            <w:hideMark/>
          </w:tcPr>
          <w:p w14:paraId="7418BFF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.9</w:t>
            </w:r>
          </w:p>
        </w:tc>
        <w:tc>
          <w:tcPr>
            <w:tcW w:w="1196" w:type="dxa"/>
            <w:noWrap/>
            <w:hideMark/>
          </w:tcPr>
          <w:p w14:paraId="74889009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C03A78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12E630D" w14:textId="75400674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Falchetti,200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YWxjaGV0dGk8L0F1dGhvcj48WWVhcj4yMDA4PC9ZZWFy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YWxjaGV0dGk8L0F1dGhvcj48WWVhcj4yMDA4PC9ZZWFy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4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B9ABA7E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3DE15C3E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9</w:t>
            </w:r>
          </w:p>
        </w:tc>
        <w:tc>
          <w:tcPr>
            <w:tcW w:w="1455" w:type="dxa"/>
          </w:tcPr>
          <w:p w14:paraId="3CDACD46" w14:textId="4DAB6808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099C84D4" w14:textId="3CDE727C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7</w:t>
            </w:r>
          </w:p>
        </w:tc>
        <w:tc>
          <w:tcPr>
            <w:tcW w:w="1559" w:type="dxa"/>
            <w:noWrap/>
            <w:hideMark/>
          </w:tcPr>
          <w:p w14:paraId="54A0655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2</w:t>
            </w:r>
          </w:p>
        </w:tc>
        <w:tc>
          <w:tcPr>
            <w:tcW w:w="1276" w:type="dxa"/>
            <w:noWrap/>
            <w:hideMark/>
          </w:tcPr>
          <w:p w14:paraId="285DDBB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33C37631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.8</w:t>
            </w:r>
          </w:p>
        </w:tc>
        <w:tc>
          <w:tcPr>
            <w:tcW w:w="1196" w:type="dxa"/>
            <w:noWrap/>
            <w:hideMark/>
          </w:tcPr>
          <w:p w14:paraId="6C9A06C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231EC6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33E198A" w14:textId="1958A4A6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Fang,199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Tk5OTwvWWVhcj48UmVj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Tk5OTwvWWVhcj48UmVj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4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Fang,200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jAwMTwvWWVhcj48UmVj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jAwMTwvWWVhcj48UmVj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4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066B1F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601472C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8</w:t>
            </w:r>
          </w:p>
        </w:tc>
        <w:tc>
          <w:tcPr>
            <w:tcW w:w="1455" w:type="dxa"/>
          </w:tcPr>
          <w:p w14:paraId="2B83510E" w14:textId="62913B64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B838D3E" w14:textId="3101C22F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50CE344D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0</w:t>
            </w:r>
          </w:p>
        </w:tc>
        <w:tc>
          <w:tcPr>
            <w:tcW w:w="1276" w:type="dxa"/>
            <w:noWrap/>
            <w:hideMark/>
          </w:tcPr>
          <w:p w14:paraId="11B9515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0D71D7D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3.6</w:t>
            </w:r>
          </w:p>
        </w:tc>
        <w:tc>
          <w:tcPr>
            <w:tcW w:w="1196" w:type="dxa"/>
            <w:noWrap/>
            <w:hideMark/>
          </w:tcPr>
          <w:p w14:paraId="6371074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484FC4B7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047775F" w14:textId="1F187EB5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Fang,20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YW5nPC9BdXRob3I+PFllYXI+MjAxOTwvWWVhcj48UmVj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YW5nPC9BdXRob3I+PFllYXI+MjAxOTwvWWVhcj48UmVj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4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0BB61B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aiwan</w:t>
            </w:r>
          </w:p>
        </w:tc>
        <w:tc>
          <w:tcPr>
            <w:tcW w:w="1134" w:type="dxa"/>
            <w:noWrap/>
            <w:hideMark/>
          </w:tcPr>
          <w:p w14:paraId="738582F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56</w:t>
            </w:r>
          </w:p>
        </w:tc>
        <w:tc>
          <w:tcPr>
            <w:tcW w:w="1455" w:type="dxa"/>
          </w:tcPr>
          <w:p w14:paraId="2EC04ED4" w14:textId="78A055CC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63FF6AFE" w14:textId="67C9409A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4</w:t>
            </w:r>
          </w:p>
        </w:tc>
        <w:tc>
          <w:tcPr>
            <w:tcW w:w="1559" w:type="dxa"/>
            <w:noWrap/>
            <w:hideMark/>
          </w:tcPr>
          <w:p w14:paraId="58B883F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2</w:t>
            </w:r>
          </w:p>
        </w:tc>
        <w:tc>
          <w:tcPr>
            <w:tcW w:w="1276" w:type="dxa"/>
            <w:noWrap/>
            <w:hideMark/>
          </w:tcPr>
          <w:p w14:paraId="39AA7D1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5C8D61D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36F0A0A6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35BEFFED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73A741A" w14:textId="534C9B39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Fang,202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jAyMDwvWWVhcj48UmVj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jAyMDwvWWVhcj48UmVj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4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Huang,202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dWFuZzwvQXV0aG9yPjxZZWFyPjIwMjA8L1llYXI+PFJl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dWFuZzwvQXV0aG9yPjxZZWFyPjIwMjA8L1llYXI+PFJl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4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884D83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Taiwan</w:t>
            </w:r>
          </w:p>
        </w:tc>
        <w:tc>
          <w:tcPr>
            <w:tcW w:w="1134" w:type="dxa"/>
            <w:noWrap/>
            <w:hideMark/>
          </w:tcPr>
          <w:p w14:paraId="31B9AE6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60</w:t>
            </w:r>
          </w:p>
        </w:tc>
        <w:tc>
          <w:tcPr>
            <w:tcW w:w="1455" w:type="dxa"/>
          </w:tcPr>
          <w:p w14:paraId="79C94E78" w14:textId="73F96244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3B635618" w14:textId="229CF0A9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1559" w:type="dxa"/>
            <w:noWrap/>
            <w:hideMark/>
          </w:tcPr>
          <w:p w14:paraId="6CEA998D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01</w:t>
            </w:r>
          </w:p>
        </w:tc>
        <w:tc>
          <w:tcPr>
            <w:tcW w:w="1276" w:type="dxa"/>
            <w:noWrap/>
            <w:hideMark/>
          </w:tcPr>
          <w:p w14:paraId="7F11B752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5B2C3C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8.1</w:t>
            </w:r>
          </w:p>
        </w:tc>
        <w:tc>
          <w:tcPr>
            <w:tcW w:w="1196" w:type="dxa"/>
            <w:noWrap/>
            <w:hideMark/>
          </w:tcPr>
          <w:p w14:paraId="160E1818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5B78F627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A94895E" w14:textId="0D8FBBCF" w:rsidR="001F3E75" w:rsidRPr="00E110C1" w:rsidRDefault="001F3E75" w:rsidP="00A55561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Fukushima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dWt1c2hpbWE8L0F1dGhvcj48WWVhcj4yMDIxPC9ZZWFy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dWt1c2hpbWE8L0F1dGhvcj48WWVhcj4yMDIxPC9ZZWFy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4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F6691EC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3220DBB0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5</w:t>
            </w:r>
          </w:p>
        </w:tc>
        <w:tc>
          <w:tcPr>
            <w:tcW w:w="1455" w:type="dxa"/>
          </w:tcPr>
          <w:p w14:paraId="7E589098" w14:textId="4CB84828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198CDA6" w14:textId="3AD451F2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8</w:t>
            </w:r>
          </w:p>
        </w:tc>
        <w:tc>
          <w:tcPr>
            <w:tcW w:w="1559" w:type="dxa"/>
            <w:noWrap/>
            <w:hideMark/>
          </w:tcPr>
          <w:p w14:paraId="4E16238F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276" w:type="dxa"/>
            <w:noWrap/>
            <w:hideMark/>
          </w:tcPr>
          <w:p w14:paraId="425EFF03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5169FCAA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8.7</w:t>
            </w:r>
          </w:p>
        </w:tc>
        <w:tc>
          <w:tcPr>
            <w:tcW w:w="1196" w:type="dxa"/>
            <w:noWrap/>
            <w:hideMark/>
          </w:tcPr>
          <w:p w14:paraId="6A0EF925" w14:textId="77777777" w:rsidR="001F3E75" w:rsidRPr="00E110C1" w:rsidRDefault="001F3E75" w:rsidP="00A55561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1C480CE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A881DB8" w14:textId="61D64DDE" w:rsidR="001F3E75" w:rsidRPr="00E110C1" w:rsidRDefault="001F3E75" w:rsidP="0074778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Furlan,200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dXJsYW48L0F1dGhvcj48WWVhcj4yMDAyPC9ZZWFyPjxS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GdXJsYW48L0F1dGhvcj48WWVhcj4yMDAyPC9ZZWFyPjxS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4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2E8F6BB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3C8A70BF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00</w:t>
            </w:r>
          </w:p>
        </w:tc>
        <w:tc>
          <w:tcPr>
            <w:tcW w:w="1455" w:type="dxa"/>
          </w:tcPr>
          <w:p w14:paraId="4C3D3EE1" w14:textId="71AD9DD1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261422DC" w14:textId="26B015B3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559" w:type="dxa"/>
            <w:noWrap/>
            <w:hideMark/>
          </w:tcPr>
          <w:p w14:paraId="6D8A12BB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45</w:t>
            </w:r>
          </w:p>
        </w:tc>
        <w:tc>
          <w:tcPr>
            <w:tcW w:w="1276" w:type="dxa"/>
            <w:noWrap/>
            <w:hideMark/>
          </w:tcPr>
          <w:p w14:paraId="64FD94B4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F3EB87F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5438CAAF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25C78D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A8E2187" w14:textId="3EBAAAC9" w:rsidR="001F3E75" w:rsidRPr="00E110C1" w:rsidRDefault="001F3E75" w:rsidP="0074778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iampieri,201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aWFtcGllcmk8L0F1dGhvcj48WWVhcj4yMDE3PC9ZZWFy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aWFtcGllcmk8L0F1dGhvcj48WWVhcj4yMDE3PC9ZZWFy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4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9A8DE7C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7EB5B052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3</w:t>
            </w:r>
          </w:p>
        </w:tc>
        <w:tc>
          <w:tcPr>
            <w:tcW w:w="1455" w:type="dxa"/>
          </w:tcPr>
          <w:p w14:paraId="3C12DC0C" w14:textId="205449F1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1B3A39EB" w14:textId="64A2292F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1559" w:type="dxa"/>
            <w:noWrap/>
            <w:hideMark/>
          </w:tcPr>
          <w:p w14:paraId="23CCB73A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8</w:t>
            </w:r>
          </w:p>
        </w:tc>
        <w:tc>
          <w:tcPr>
            <w:tcW w:w="1276" w:type="dxa"/>
            <w:noWrap/>
            <w:hideMark/>
          </w:tcPr>
          <w:p w14:paraId="7F9DF127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9395123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.9</w:t>
            </w:r>
          </w:p>
        </w:tc>
        <w:tc>
          <w:tcPr>
            <w:tcW w:w="1196" w:type="dxa"/>
            <w:noWrap/>
            <w:hideMark/>
          </w:tcPr>
          <w:p w14:paraId="56EAA22D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359B03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095419A" w14:textId="64062442" w:rsidR="001F3E75" w:rsidRPr="00E110C1" w:rsidRDefault="001F3E75" w:rsidP="0074778E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Grundei,200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HcnVuZGVpPC9BdXRob3I+PFllYXI+MjAwMDwvWWVhcj48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HcnVuZGVpPC9BdXRob3I+PFllYXI+MjAwMDwvWWVhcj48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4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90274D5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Germany</w:t>
            </w:r>
          </w:p>
        </w:tc>
        <w:tc>
          <w:tcPr>
            <w:tcW w:w="1134" w:type="dxa"/>
            <w:noWrap/>
            <w:hideMark/>
          </w:tcPr>
          <w:p w14:paraId="6F1C3005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7</w:t>
            </w:r>
          </w:p>
        </w:tc>
        <w:tc>
          <w:tcPr>
            <w:tcW w:w="1455" w:type="dxa"/>
          </w:tcPr>
          <w:p w14:paraId="55CCF124" w14:textId="4A3A80EF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76B2A8D" w14:textId="3A908862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1559" w:type="dxa"/>
            <w:noWrap/>
            <w:hideMark/>
          </w:tcPr>
          <w:p w14:paraId="554C2B14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5</w:t>
            </w:r>
          </w:p>
        </w:tc>
        <w:tc>
          <w:tcPr>
            <w:tcW w:w="1276" w:type="dxa"/>
            <w:noWrap/>
            <w:hideMark/>
          </w:tcPr>
          <w:p w14:paraId="661D7F85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4</w:t>
            </w:r>
          </w:p>
        </w:tc>
        <w:tc>
          <w:tcPr>
            <w:tcW w:w="1214" w:type="dxa"/>
            <w:noWrap/>
            <w:hideMark/>
          </w:tcPr>
          <w:p w14:paraId="14B208AE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D03BC41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1EBB5C6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2C98347" w14:textId="2025EC63" w:rsidR="001F3E75" w:rsidRPr="00E110C1" w:rsidRDefault="001F3E75" w:rsidP="0074778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uan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WFuPC9BdXRob3I+PFllYXI+MjAyMTwvWWVhcj48UmVj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WFuPC9BdXRob3I+PFllYXI+MjAyMTwvWWVhcj48UmVj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7BDD9BE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39FB5301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90</w:t>
            </w:r>
          </w:p>
        </w:tc>
        <w:tc>
          <w:tcPr>
            <w:tcW w:w="1455" w:type="dxa"/>
          </w:tcPr>
          <w:p w14:paraId="2133E409" w14:textId="46D3E4EA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79AC0FB6" w14:textId="324BCE3E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96</w:t>
            </w:r>
          </w:p>
        </w:tc>
        <w:tc>
          <w:tcPr>
            <w:tcW w:w="1559" w:type="dxa"/>
            <w:noWrap/>
            <w:hideMark/>
          </w:tcPr>
          <w:p w14:paraId="58E3A011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94</w:t>
            </w:r>
          </w:p>
        </w:tc>
        <w:tc>
          <w:tcPr>
            <w:tcW w:w="1276" w:type="dxa"/>
            <w:noWrap/>
            <w:hideMark/>
          </w:tcPr>
          <w:p w14:paraId="2F809C32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</w:t>
            </w:r>
          </w:p>
        </w:tc>
        <w:tc>
          <w:tcPr>
            <w:tcW w:w="1214" w:type="dxa"/>
            <w:noWrap/>
            <w:hideMark/>
          </w:tcPr>
          <w:p w14:paraId="73F4F2D7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.0</w:t>
            </w:r>
          </w:p>
        </w:tc>
        <w:tc>
          <w:tcPr>
            <w:tcW w:w="1196" w:type="dxa"/>
            <w:noWrap/>
            <w:hideMark/>
          </w:tcPr>
          <w:p w14:paraId="171529A7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140F100D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AA9390E" w14:textId="0EB7CDB2" w:rsidR="001F3E75" w:rsidRPr="00E110C1" w:rsidRDefault="001F3E75" w:rsidP="0074778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aag,20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WFnPC9BdXRob3I+PFllYXI+MjAxOTwvWWVhcj48UmVj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WFnPC9BdXRob3I+PFllYXI+MjAxOTwvWWVhcj48UmVj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8FEBCE7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ermany</w:t>
            </w:r>
          </w:p>
        </w:tc>
        <w:tc>
          <w:tcPr>
            <w:tcW w:w="1134" w:type="dxa"/>
            <w:noWrap/>
            <w:hideMark/>
          </w:tcPr>
          <w:p w14:paraId="5F97307D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1</w:t>
            </w:r>
          </w:p>
        </w:tc>
        <w:tc>
          <w:tcPr>
            <w:tcW w:w="1455" w:type="dxa"/>
          </w:tcPr>
          <w:p w14:paraId="05E6857B" w14:textId="4A01BD33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462C23BF" w14:textId="5EBFF9FF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</w:t>
            </w:r>
          </w:p>
        </w:tc>
        <w:tc>
          <w:tcPr>
            <w:tcW w:w="1559" w:type="dxa"/>
            <w:noWrap/>
            <w:hideMark/>
          </w:tcPr>
          <w:p w14:paraId="2664254A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2</w:t>
            </w:r>
          </w:p>
        </w:tc>
        <w:tc>
          <w:tcPr>
            <w:tcW w:w="1276" w:type="dxa"/>
            <w:noWrap/>
            <w:hideMark/>
          </w:tcPr>
          <w:p w14:paraId="6AF7459F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</w:t>
            </w:r>
          </w:p>
        </w:tc>
        <w:tc>
          <w:tcPr>
            <w:tcW w:w="1214" w:type="dxa"/>
            <w:noWrap/>
            <w:hideMark/>
          </w:tcPr>
          <w:p w14:paraId="2B36D861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7217BF34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6627282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0E77467" w14:textId="5295D963" w:rsidR="001F3E75" w:rsidRPr="00E110C1" w:rsidRDefault="001F3E75" w:rsidP="0074778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alling,199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WxsaW5nPC9BdXRob3I+PFllYXI+MTk5OTwvWWVhcj48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WxsaW5nPC9BdXRob3I+PFllYXI+MTk5OTwvWWVhcj48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A69574D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S and Italy</w:t>
            </w:r>
          </w:p>
        </w:tc>
        <w:tc>
          <w:tcPr>
            <w:tcW w:w="1134" w:type="dxa"/>
            <w:noWrap/>
            <w:hideMark/>
          </w:tcPr>
          <w:p w14:paraId="4FEBDDBB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7</w:t>
            </w:r>
          </w:p>
        </w:tc>
        <w:tc>
          <w:tcPr>
            <w:tcW w:w="1455" w:type="dxa"/>
          </w:tcPr>
          <w:p w14:paraId="20646BAA" w14:textId="3FC41F59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26A6227B" w14:textId="779B6AFD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1559" w:type="dxa"/>
            <w:noWrap/>
            <w:hideMark/>
          </w:tcPr>
          <w:p w14:paraId="4E859077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7</w:t>
            </w:r>
          </w:p>
        </w:tc>
        <w:tc>
          <w:tcPr>
            <w:tcW w:w="1276" w:type="dxa"/>
            <w:noWrap/>
            <w:hideMark/>
          </w:tcPr>
          <w:p w14:paraId="7503FF84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214" w:type="dxa"/>
            <w:noWrap/>
            <w:hideMark/>
          </w:tcPr>
          <w:p w14:paraId="356E6670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2.7</w:t>
            </w:r>
          </w:p>
        </w:tc>
        <w:tc>
          <w:tcPr>
            <w:tcW w:w="1196" w:type="dxa"/>
            <w:noWrap/>
            <w:hideMark/>
          </w:tcPr>
          <w:p w14:paraId="675C9759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2B01314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73CD69C" w14:textId="381C7E52" w:rsidR="001F3E75" w:rsidRPr="00E110C1" w:rsidRDefault="001F3E75" w:rsidP="0074778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aron,20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XJvbjwvQXV0aG9yPjxZZWFyPjIwMTk8L1llYXI+PFJl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XJvbjwvQXV0aG9yPjxZZWFyPjIwMTk8L1llYXI+PFJl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401E21B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alaysia</w:t>
            </w:r>
          </w:p>
        </w:tc>
        <w:tc>
          <w:tcPr>
            <w:tcW w:w="1134" w:type="dxa"/>
            <w:noWrap/>
            <w:hideMark/>
          </w:tcPr>
          <w:p w14:paraId="5C58B56B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455" w:type="dxa"/>
          </w:tcPr>
          <w:p w14:paraId="0D7E3D2C" w14:textId="3020EFE6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NGS</w:t>
            </w:r>
          </w:p>
        </w:tc>
        <w:tc>
          <w:tcPr>
            <w:tcW w:w="1276" w:type="dxa"/>
            <w:noWrap/>
            <w:hideMark/>
          </w:tcPr>
          <w:p w14:paraId="5234C188" w14:textId="4783270F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1559" w:type="dxa"/>
            <w:noWrap/>
            <w:hideMark/>
          </w:tcPr>
          <w:p w14:paraId="4CF15B51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276" w:type="dxa"/>
            <w:noWrap/>
            <w:hideMark/>
          </w:tcPr>
          <w:p w14:paraId="62491541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28C14EDC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.3</w:t>
            </w:r>
          </w:p>
        </w:tc>
        <w:tc>
          <w:tcPr>
            <w:tcW w:w="1196" w:type="dxa"/>
            <w:noWrap/>
            <w:hideMark/>
          </w:tcPr>
          <w:p w14:paraId="1AFB0526" w14:textId="77777777" w:rsidR="001F3E75" w:rsidRPr="00E110C1" w:rsidRDefault="001F3E75" w:rsidP="0074778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6F89AF6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7CBA27E" w14:textId="595770AB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asegawa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XNlZ2F3YTwvQXV0aG9yPjxZZWFyPjIwMjI8L1llYXI+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XNlZ2F3YTwvQXV0aG9yPjxZZWFyPjIwMjI8L1llYXI+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A259CB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2A1039C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1</w:t>
            </w:r>
          </w:p>
        </w:tc>
        <w:tc>
          <w:tcPr>
            <w:tcW w:w="1455" w:type="dxa"/>
          </w:tcPr>
          <w:p w14:paraId="1F77815D" w14:textId="138B477B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4B8492EE" w14:textId="3EFD88D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  <w:tc>
          <w:tcPr>
            <w:tcW w:w="1559" w:type="dxa"/>
            <w:noWrap/>
            <w:hideMark/>
          </w:tcPr>
          <w:p w14:paraId="38058AEE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4</w:t>
            </w:r>
          </w:p>
        </w:tc>
        <w:tc>
          <w:tcPr>
            <w:tcW w:w="1276" w:type="dxa"/>
            <w:noWrap/>
            <w:hideMark/>
          </w:tcPr>
          <w:p w14:paraId="47AF9777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9</w:t>
            </w:r>
          </w:p>
        </w:tc>
        <w:tc>
          <w:tcPr>
            <w:tcW w:w="1214" w:type="dxa"/>
            <w:noWrap/>
            <w:hideMark/>
          </w:tcPr>
          <w:p w14:paraId="36528340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168211FB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367B77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A5D7B80" w14:textId="11C276C7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Hasuo,200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YXN1bzwvQXV0aG9yPjxZZWFyPjIwMDc8L1llYXI+PFJl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YXN1bzwvQXV0aG9yPjxZZWFyPjIwMDc8L1llYXI+PFJl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5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F57B6D0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5D0AD5F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10</w:t>
            </w:r>
          </w:p>
        </w:tc>
        <w:tc>
          <w:tcPr>
            <w:tcW w:w="1455" w:type="dxa"/>
          </w:tcPr>
          <w:p w14:paraId="1A73E90F" w14:textId="61420822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03BE9709" w14:textId="46AA9DC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1559" w:type="dxa"/>
            <w:noWrap/>
            <w:hideMark/>
          </w:tcPr>
          <w:p w14:paraId="41B4D9E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01</w:t>
            </w:r>
          </w:p>
        </w:tc>
        <w:tc>
          <w:tcPr>
            <w:tcW w:w="1276" w:type="dxa"/>
            <w:noWrap/>
            <w:hideMark/>
          </w:tcPr>
          <w:p w14:paraId="521793F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D94FF10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7.3</w:t>
            </w:r>
          </w:p>
        </w:tc>
        <w:tc>
          <w:tcPr>
            <w:tcW w:w="1196" w:type="dxa"/>
            <w:noWrap/>
            <w:hideMark/>
          </w:tcPr>
          <w:p w14:paraId="080A04D3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F10EA6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CF54B02" w14:textId="734EA850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Hayden,199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XlkZW48L0F1dGhvcj48WWVhcj4xOTk3PC9ZZWFyPjxS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YXlkZW48L0F1dGhvcj48WWVhcj4xOTk3PC9ZZWFyPjxS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94B6737" w14:textId="700576F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K</w:t>
            </w:r>
          </w:p>
        </w:tc>
        <w:tc>
          <w:tcPr>
            <w:tcW w:w="1134" w:type="dxa"/>
            <w:noWrap/>
            <w:hideMark/>
          </w:tcPr>
          <w:p w14:paraId="023F725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1</w:t>
            </w:r>
          </w:p>
        </w:tc>
        <w:tc>
          <w:tcPr>
            <w:tcW w:w="1455" w:type="dxa"/>
          </w:tcPr>
          <w:p w14:paraId="5A6284CC" w14:textId="3C3AB64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571163E4" w14:textId="6BC0B166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559" w:type="dxa"/>
            <w:noWrap/>
            <w:hideMark/>
          </w:tcPr>
          <w:p w14:paraId="5132133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0</w:t>
            </w:r>
          </w:p>
        </w:tc>
        <w:tc>
          <w:tcPr>
            <w:tcW w:w="1276" w:type="dxa"/>
            <w:noWrap/>
            <w:hideMark/>
          </w:tcPr>
          <w:p w14:paraId="09174F31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0</w:t>
            </w:r>
          </w:p>
        </w:tc>
        <w:tc>
          <w:tcPr>
            <w:tcW w:w="1214" w:type="dxa"/>
            <w:noWrap/>
            <w:hideMark/>
          </w:tcPr>
          <w:p w14:paraId="5E45BF19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.4</w:t>
            </w:r>
          </w:p>
        </w:tc>
        <w:tc>
          <w:tcPr>
            <w:tcW w:w="1196" w:type="dxa"/>
            <w:noWrap/>
            <w:hideMark/>
          </w:tcPr>
          <w:p w14:paraId="34C11A0B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4BC5C4B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6FDDD37" w14:textId="0992BB30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rz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ZXJ6PC9BdXRob3I+PFllYXI+MjAyMjwvWWVhcj48UmVj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ZXJ6PC9BdXRob3I+PFllYXI+MjAyMjwvWWVhcj48UmVj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41C78C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ermany</w:t>
            </w:r>
          </w:p>
        </w:tc>
        <w:tc>
          <w:tcPr>
            <w:tcW w:w="1134" w:type="dxa"/>
            <w:noWrap/>
            <w:hideMark/>
          </w:tcPr>
          <w:p w14:paraId="324CD8A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3</w:t>
            </w:r>
          </w:p>
        </w:tc>
        <w:tc>
          <w:tcPr>
            <w:tcW w:w="1455" w:type="dxa"/>
          </w:tcPr>
          <w:p w14:paraId="1D589FEA" w14:textId="336FB901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491FDA7A" w14:textId="108D71EF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3</w:t>
            </w:r>
          </w:p>
        </w:tc>
        <w:tc>
          <w:tcPr>
            <w:tcW w:w="1559" w:type="dxa"/>
            <w:noWrap/>
            <w:hideMark/>
          </w:tcPr>
          <w:p w14:paraId="660D5E6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30</w:t>
            </w:r>
          </w:p>
        </w:tc>
        <w:tc>
          <w:tcPr>
            <w:tcW w:w="1276" w:type="dxa"/>
            <w:noWrap/>
            <w:hideMark/>
          </w:tcPr>
          <w:p w14:paraId="29EC48DA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</w:t>
            </w:r>
          </w:p>
        </w:tc>
        <w:tc>
          <w:tcPr>
            <w:tcW w:w="1214" w:type="dxa"/>
            <w:noWrap/>
            <w:hideMark/>
          </w:tcPr>
          <w:p w14:paraId="68B39115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4BD1D42E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7E1473B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D18C924" w14:textId="2B09AB54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ewitt,201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ZXdpdHQ8L0F1dGhvcj48WWVhcj4yMDE4PC9ZZWFyPjxS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ZXdpdHQ8L0F1dGhvcj48WWVhcj4yMDE4PC9ZZWFyPjxS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5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AE96569" w14:textId="1CB1F019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K, Japan</w:t>
            </w:r>
          </w:p>
        </w:tc>
        <w:tc>
          <w:tcPr>
            <w:tcW w:w="1134" w:type="dxa"/>
            <w:noWrap/>
            <w:hideMark/>
          </w:tcPr>
          <w:p w14:paraId="1E6D0441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94</w:t>
            </w:r>
          </w:p>
        </w:tc>
        <w:tc>
          <w:tcPr>
            <w:tcW w:w="1455" w:type="dxa"/>
          </w:tcPr>
          <w:p w14:paraId="2CBA2403" w14:textId="420C7E36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5749059B" w14:textId="6BFB8F6C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3</w:t>
            </w:r>
          </w:p>
        </w:tc>
        <w:tc>
          <w:tcPr>
            <w:tcW w:w="1559" w:type="dxa"/>
            <w:noWrap/>
            <w:hideMark/>
          </w:tcPr>
          <w:p w14:paraId="2768FCE7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81</w:t>
            </w:r>
          </w:p>
        </w:tc>
        <w:tc>
          <w:tcPr>
            <w:tcW w:w="1276" w:type="dxa"/>
            <w:noWrap/>
            <w:hideMark/>
          </w:tcPr>
          <w:p w14:paraId="01BAEB7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AE8A50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6</w:t>
            </w:r>
          </w:p>
        </w:tc>
        <w:tc>
          <w:tcPr>
            <w:tcW w:w="1196" w:type="dxa"/>
            <w:noWrap/>
            <w:hideMark/>
          </w:tcPr>
          <w:p w14:paraId="4A10B59F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581AA2E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1A752D2" w14:textId="5E322A7D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Hirata,200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aXJhdGE8L0F1dGhvcj48WWVhcj4yMDA3PC9ZZWFyPjxS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aXJhdGE8L0F1dGhvcj48WWVhcj4yMDA3PC9ZZWFyPjxS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5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Suzuki,199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Xp1a2k8L0F1dGhvcj48WWVhcj4xOTk5PC9ZZWFyPjxS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Xp1a2k8L0F1dGhvcj48WWVhcj4xOTk5PC9ZZWFyPjxS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6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Yamamoto,199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ZYW1hbW90bzwvQXV0aG9yPjxZZWFyPjE5OTk8L1llYXI+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ZYW1hbW90bzwvQXV0aG9yPjxZZWFyPjE5OTk8L1llYXI+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6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B213681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770B792A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05</w:t>
            </w:r>
          </w:p>
        </w:tc>
        <w:tc>
          <w:tcPr>
            <w:tcW w:w="1455" w:type="dxa"/>
          </w:tcPr>
          <w:p w14:paraId="4CBCF684" w14:textId="598068A8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E344183" w14:textId="7C0451A4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0</w:t>
            </w:r>
          </w:p>
        </w:tc>
        <w:tc>
          <w:tcPr>
            <w:tcW w:w="1559" w:type="dxa"/>
            <w:noWrap/>
            <w:hideMark/>
          </w:tcPr>
          <w:p w14:paraId="05C1FECF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75</w:t>
            </w:r>
          </w:p>
        </w:tc>
        <w:tc>
          <w:tcPr>
            <w:tcW w:w="1276" w:type="dxa"/>
            <w:noWrap/>
            <w:hideMark/>
          </w:tcPr>
          <w:p w14:paraId="7E58F1DC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35437AA3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78C48079" w14:textId="77777777" w:rsidR="001F3E75" w:rsidRPr="00E110C1" w:rsidRDefault="001F3E75" w:rsidP="006D6BB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3669ED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A6A62E0" w14:textId="3B1891B0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Hiyama,200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aXlhbWE8L0F1dGhvcj48WWVhcj4yMDA0PC9ZZWFyPjxS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IaXlhbWE8L0F1dGhvcj48WWVhcj4yMDA0PC9ZZWFyPjxS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6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E60261B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64E095C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98</w:t>
            </w:r>
          </w:p>
        </w:tc>
        <w:tc>
          <w:tcPr>
            <w:tcW w:w="1455" w:type="dxa"/>
          </w:tcPr>
          <w:p w14:paraId="195CE6A1" w14:textId="2E3BECC5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6DFAA79" w14:textId="0849FC33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1559" w:type="dxa"/>
            <w:noWrap/>
            <w:hideMark/>
          </w:tcPr>
          <w:p w14:paraId="1D9BA4FF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6</w:t>
            </w:r>
          </w:p>
        </w:tc>
        <w:tc>
          <w:tcPr>
            <w:tcW w:w="1276" w:type="dxa"/>
            <w:noWrap/>
            <w:hideMark/>
          </w:tcPr>
          <w:p w14:paraId="77159796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1265443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1.4</w:t>
            </w:r>
          </w:p>
        </w:tc>
        <w:tc>
          <w:tcPr>
            <w:tcW w:w="1196" w:type="dxa"/>
            <w:noWrap/>
            <w:hideMark/>
          </w:tcPr>
          <w:p w14:paraId="51F79D9E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57F8E6C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2E8CC9D" w14:textId="3B200922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uang,201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TA8L1llYXI+PFJl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TA8L1llYXI+PFJl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6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7FE7E73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35BCA87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76</w:t>
            </w:r>
          </w:p>
        </w:tc>
        <w:tc>
          <w:tcPr>
            <w:tcW w:w="1455" w:type="dxa"/>
          </w:tcPr>
          <w:p w14:paraId="0977C8D6" w14:textId="4BF6FF15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197403C" w14:textId="1C086783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</w:t>
            </w:r>
          </w:p>
        </w:tc>
        <w:tc>
          <w:tcPr>
            <w:tcW w:w="1559" w:type="dxa"/>
            <w:noWrap/>
            <w:hideMark/>
          </w:tcPr>
          <w:p w14:paraId="42880C5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53</w:t>
            </w:r>
          </w:p>
        </w:tc>
        <w:tc>
          <w:tcPr>
            <w:tcW w:w="1276" w:type="dxa"/>
            <w:noWrap/>
            <w:hideMark/>
          </w:tcPr>
          <w:p w14:paraId="784D8D69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214" w:type="dxa"/>
            <w:noWrap/>
            <w:hideMark/>
          </w:tcPr>
          <w:p w14:paraId="5236FD5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.9</w:t>
            </w:r>
          </w:p>
        </w:tc>
        <w:tc>
          <w:tcPr>
            <w:tcW w:w="1196" w:type="dxa"/>
            <w:noWrap/>
            <w:hideMark/>
          </w:tcPr>
          <w:p w14:paraId="22A2BB51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7D8112F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2BAE7D2" w14:textId="644918F2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uang,20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Tk8L1llYXI+PFJl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Tk8L1llYXI+PFJl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6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75C103F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aiwan</w:t>
            </w:r>
          </w:p>
        </w:tc>
        <w:tc>
          <w:tcPr>
            <w:tcW w:w="1134" w:type="dxa"/>
            <w:noWrap/>
            <w:hideMark/>
          </w:tcPr>
          <w:p w14:paraId="403F3B48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48</w:t>
            </w:r>
          </w:p>
        </w:tc>
        <w:tc>
          <w:tcPr>
            <w:tcW w:w="1455" w:type="dxa"/>
          </w:tcPr>
          <w:p w14:paraId="35844C6E" w14:textId="777397FC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54D20416" w14:textId="53606EB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6</w:t>
            </w:r>
          </w:p>
        </w:tc>
        <w:tc>
          <w:tcPr>
            <w:tcW w:w="1559" w:type="dxa"/>
            <w:noWrap/>
            <w:hideMark/>
          </w:tcPr>
          <w:p w14:paraId="17F3A30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32</w:t>
            </w:r>
          </w:p>
        </w:tc>
        <w:tc>
          <w:tcPr>
            <w:tcW w:w="1276" w:type="dxa"/>
            <w:noWrap/>
            <w:hideMark/>
          </w:tcPr>
          <w:p w14:paraId="78C2E22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6</w:t>
            </w:r>
          </w:p>
        </w:tc>
        <w:tc>
          <w:tcPr>
            <w:tcW w:w="1214" w:type="dxa"/>
            <w:noWrap/>
            <w:hideMark/>
          </w:tcPr>
          <w:p w14:paraId="676A76A9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.3</w:t>
            </w:r>
          </w:p>
        </w:tc>
        <w:tc>
          <w:tcPr>
            <w:tcW w:w="1196" w:type="dxa"/>
            <w:noWrap/>
            <w:hideMark/>
          </w:tcPr>
          <w:p w14:paraId="7A572DB3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7828BDD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BC1F0D6" w14:textId="368A1404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uang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jE8L1llYXI+PFJl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IdWFuZzwvQXV0aG9yPjxZZWFyPjIwMjE8L1llYXI+PFJl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6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A4130D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7798AECF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92</w:t>
            </w:r>
          </w:p>
        </w:tc>
        <w:tc>
          <w:tcPr>
            <w:tcW w:w="1455" w:type="dxa"/>
          </w:tcPr>
          <w:p w14:paraId="338161C0" w14:textId="3DA05AE3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NGS</w:t>
            </w:r>
          </w:p>
        </w:tc>
        <w:tc>
          <w:tcPr>
            <w:tcW w:w="1276" w:type="dxa"/>
            <w:noWrap/>
            <w:hideMark/>
          </w:tcPr>
          <w:p w14:paraId="3777272C" w14:textId="2F74EBA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7126931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79</w:t>
            </w:r>
          </w:p>
        </w:tc>
        <w:tc>
          <w:tcPr>
            <w:tcW w:w="1276" w:type="dxa"/>
            <w:noWrap/>
            <w:hideMark/>
          </w:tcPr>
          <w:p w14:paraId="6FE56D2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4F98AFC1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8</w:t>
            </w:r>
          </w:p>
        </w:tc>
        <w:tc>
          <w:tcPr>
            <w:tcW w:w="1196" w:type="dxa"/>
            <w:noWrap/>
            <w:hideMark/>
          </w:tcPr>
          <w:p w14:paraId="2F9B6970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EB3A26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E088866" w14:textId="08A5A011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ee,199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Jee&lt;/Author&gt;&lt;Year&gt;1997&lt;/Year&gt;&lt;RecNum&gt;637&lt;/RecNum&gt;&lt;DisplayText&gt;&lt;style face="superscript"&gt;66&lt;/style&gt;&lt;/DisplayText&gt;&lt;record&gt;&lt;rec-number&gt;637&lt;/rec-number&gt;&lt;foreign-keys&gt;&lt;key app="EN" db-id="wf0ar2wd7vz5wres0eaprtsrrd0aas52x9rv" timestamp="1651802798"&gt;637&lt;/key&gt;&lt;/foreign-keys&gt;&lt;ref-type name="Journal Article"&gt;17&lt;/ref-type&gt;&lt;contributors&gt;&lt;authors&gt;&lt;author&gt;Jee, M. S.&lt;/author&gt;&lt;author&gt;Koo, C.&lt;/author&gt;&lt;author&gt;Kim, M. H.&lt;/author&gt;&lt;author&gt;Choi, C.&lt;/author&gt;&lt;author&gt;Lee, K. M.&lt;/author&gt;&lt;author&gt;Choi, S. K.&lt;/author&gt;&lt;author&gt;Rew, J. S.&lt;/author&gt;&lt;author&gt;Yoon, C. M.&lt;/author&gt;&lt;/authors&gt;&lt;/contributors&gt;&lt;auth-address&gt;Department of Internal Medicine &amp;amp; Pathology, Chonnam University Medical School, Kwangju, Korea.&lt;/auth-address&gt;&lt;titles&gt;&lt;title&gt;Microsatellite instability in Korean patients with gastric adenocarcinoma&lt;/title&gt;&lt;secondary-title&gt;Korean J Intern Med&lt;/secondary-title&gt;&lt;alt-title&gt;The Korean journal of internal medicine&lt;/alt-title&gt;&lt;/titles&gt;&lt;periodical&gt;&lt;full-title&gt;Korean J Intern Med&lt;/full-title&gt;&lt;abbr-1&gt;The Korean journal of internal medicine&lt;/abbr-1&gt;&lt;/periodical&gt;&lt;alt-periodical&gt;&lt;full-title&gt;Korean J Intern Med&lt;/full-title&gt;&lt;abbr-1&gt;The Korean journal of internal medicine&lt;/abbr-1&gt;&lt;/alt-periodical&gt;&lt;pages&gt;144-54&lt;/pages&gt;&lt;volume&gt;12&lt;/volume&gt;&lt;number&gt;2&lt;/number&gt;&lt;edition&gt;1997/06/01&lt;/edition&gt;&lt;keywords&gt;&lt;keyword&gt;Adenocarcinoma/*genetics&lt;/keyword&gt;&lt;keyword&gt;Adult&lt;/keyword&gt;&lt;keyword&gt;Aged&lt;/keyword&gt;&lt;keyword&gt;Aged, 80 and over&lt;/keyword&gt;&lt;keyword&gt;Female&lt;/keyword&gt;&lt;keyword&gt;Humans&lt;/keyword&gt;&lt;keyword&gt;Male&lt;/keyword&gt;&lt;keyword&gt;*Microsatellite Repeats&lt;/keyword&gt;&lt;keyword&gt;Middle Aged&lt;/keyword&gt;&lt;keyword&gt;Mutation&lt;/keyword&gt;&lt;keyword&gt;Stomach Neoplasms/*genetics&lt;/keyword&gt;&lt;/keywords&gt;&lt;dates&gt;&lt;year&gt;1997&lt;/year&gt;&lt;pub-dates&gt;&lt;date&gt;Jun&lt;/date&gt;&lt;/pub-dates&gt;&lt;/dates&gt;&lt;isbn&gt;1226-3303 (Print)&amp;#xD;1226-3303&lt;/isbn&gt;&lt;accession-num&gt;9439149&lt;/accession-num&gt;&lt;urls&gt;&lt;/urls&gt;&lt;custom2&gt;PMC4531980&lt;/custom2&gt;&lt;electronic-resource-num&gt;10.3904/kjim.1997.12.2.144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6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865850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15806835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7</w:t>
            </w:r>
          </w:p>
        </w:tc>
        <w:tc>
          <w:tcPr>
            <w:tcW w:w="1455" w:type="dxa"/>
          </w:tcPr>
          <w:p w14:paraId="79E36BF9" w14:textId="21DE30AD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A2A6A41" w14:textId="058FD4CD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7</w:t>
            </w:r>
          </w:p>
        </w:tc>
        <w:tc>
          <w:tcPr>
            <w:tcW w:w="1559" w:type="dxa"/>
            <w:noWrap/>
            <w:hideMark/>
          </w:tcPr>
          <w:p w14:paraId="483B37DF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276" w:type="dxa"/>
            <w:noWrap/>
            <w:hideMark/>
          </w:tcPr>
          <w:p w14:paraId="22DB546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5340FC6E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4.6</w:t>
            </w:r>
          </w:p>
        </w:tc>
        <w:tc>
          <w:tcPr>
            <w:tcW w:w="1196" w:type="dxa"/>
            <w:noWrap/>
            <w:hideMark/>
          </w:tcPr>
          <w:p w14:paraId="7F20F713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C38F5C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C6AA8EE" w14:textId="6DE9081C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iao,200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KaWFvPC9BdXRob3I+PFllYXI+MjAwNDwvWWVhcj48UmVj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KaWFvPC9BdXRob3I+PFllYXI+MjAwNDwvWWVhcj48UmVj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6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2DF85EE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130065A1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6</w:t>
            </w:r>
          </w:p>
        </w:tc>
        <w:tc>
          <w:tcPr>
            <w:tcW w:w="1455" w:type="dxa"/>
          </w:tcPr>
          <w:p w14:paraId="63C6ED89" w14:textId="63FE2E3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1477FDF" w14:textId="24B235CE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7F015231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8</w:t>
            </w:r>
          </w:p>
        </w:tc>
        <w:tc>
          <w:tcPr>
            <w:tcW w:w="1276" w:type="dxa"/>
            <w:noWrap/>
            <w:hideMark/>
          </w:tcPr>
          <w:p w14:paraId="70BB2D3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57C37EB6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1E0E835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0A838F4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03A63F6" w14:textId="0645ACD1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arpinska-Kaczmarczyk,201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JwacWEc2thLUthY3ptYXJjenlrPC9BdXRob3I+PFll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Mjg4Ni05MjwvcGFnZXM+PHZvbHVtZT4yMjwv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YXJwacWEc2thLUthY3ptYXJjenlrPC9BdXRob3I+PFll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Mjg4Ni05MjwvcGFnZXM+PHZvbHVtZT4yMjwv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6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B199E78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oland</w:t>
            </w:r>
          </w:p>
        </w:tc>
        <w:tc>
          <w:tcPr>
            <w:tcW w:w="1134" w:type="dxa"/>
            <w:noWrap/>
            <w:hideMark/>
          </w:tcPr>
          <w:p w14:paraId="7F639872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7</w:t>
            </w:r>
          </w:p>
        </w:tc>
        <w:tc>
          <w:tcPr>
            <w:tcW w:w="1455" w:type="dxa"/>
          </w:tcPr>
          <w:p w14:paraId="73E74C6A" w14:textId="433E6620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2ADC400E" w14:textId="6193887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</w:t>
            </w:r>
          </w:p>
        </w:tc>
        <w:tc>
          <w:tcPr>
            <w:tcW w:w="1559" w:type="dxa"/>
            <w:noWrap/>
            <w:hideMark/>
          </w:tcPr>
          <w:p w14:paraId="5E922FA0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1</w:t>
            </w:r>
          </w:p>
        </w:tc>
        <w:tc>
          <w:tcPr>
            <w:tcW w:w="1276" w:type="dxa"/>
            <w:noWrap/>
            <w:hideMark/>
          </w:tcPr>
          <w:p w14:paraId="293A0576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31F04EC5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.6</w:t>
            </w:r>
          </w:p>
        </w:tc>
        <w:tc>
          <w:tcPr>
            <w:tcW w:w="1196" w:type="dxa"/>
            <w:noWrap/>
            <w:hideMark/>
          </w:tcPr>
          <w:p w14:paraId="6B0A994E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4C64094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09DA69C" w14:textId="0783E276" w:rsidR="001F3E75" w:rsidRPr="00E110C1" w:rsidRDefault="001F3E75" w:rsidP="00CC0AED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im,200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AzPC9ZZWFyPjxSZWNO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AzPC9ZZWFyPjxSZWNO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6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B0D6A77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7DAE9492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9</w:t>
            </w:r>
          </w:p>
        </w:tc>
        <w:tc>
          <w:tcPr>
            <w:tcW w:w="1455" w:type="dxa"/>
          </w:tcPr>
          <w:p w14:paraId="3692764F" w14:textId="0A3AD223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D869CDA" w14:textId="0B6B8322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6</w:t>
            </w:r>
          </w:p>
        </w:tc>
        <w:tc>
          <w:tcPr>
            <w:tcW w:w="1559" w:type="dxa"/>
            <w:noWrap/>
            <w:hideMark/>
          </w:tcPr>
          <w:p w14:paraId="203C1BC2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3</w:t>
            </w:r>
          </w:p>
        </w:tc>
        <w:tc>
          <w:tcPr>
            <w:tcW w:w="1276" w:type="dxa"/>
            <w:noWrap/>
            <w:hideMark/>
          </w:tcPr>
          <w:p w14:paraId="3D019CAC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01E438FF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4.6</w:t>
            </w:r>
          </w:p>
        </w:tc>
        <w:tc>
          <w:tcPr>
            <w:tcW w:w="1196" w:type="dxa"/>
            <w:noWrap/>
            <w:hideMark/>
          </w:tcPr>
          <w:p w14:paraId="2B6B3F31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08BC62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4C3D3E9" w14:textId="07C28720" w:rsidR="001F3E75" w:rsidRPr="00E110C1" w:rsidRDefault="001F3E75" w:rsidP="00CC0AE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im,200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AzPC9ZZWFyPjxSZWNO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AzPC9ZZWFyPjxSZWNO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7A56E8E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0DDB72C1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6</w:t>
            </w:r>
          </w:p>
        </w:tc>
        <w:tc>
          <w:tcPr>
            <w:tcW w:w="1455" w:type="dxa"/>
          </w:tcPr>
          <w:p w14:paraId="216A34E7" w14:textId="0D9C3A3F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6CE0D56" w14:textId="2BD18F10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19E27C91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0</w:t>
            </w:r>
          </w:p>
        </w:tc>
        <w:tc>
          <w:tcPr>
            <w:tcW w:w="1276" w:type="dxa"/>
            <w:noWrap/>
            <w:hideMark/>
          </w:tcPr>
          <w:p w14:paraId="20D17A14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</w:t>
            </w:r>
          </w:p>
        </w:tc>
        <w:tc>
          <w:tcPr>
            <w:tcW w:w="1214" w:type="dxa"/>
            <w:noWrap/>
            <w:hideMark/>
          </w:tcPr>
          <w:p w14:paraId="1F451BF9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9.5</w:t>
            </w:r>
          </w:p>
        </w:tc>
        <w:tc>
          <w:tcPr>
            <w:tcW w:w="1196" w:type="dxa"/>
            <w:noWrap/>
            <w:hideMark/>
          </w:tcPr>
          <w:p w14:paraId="394ED69B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5EEEED7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D3DE22C" w14:textId="746F0908" w:rsidR="001F3E75" w:rsidRPr="00E110C1" w:rsidRDefault="001F3E75" w:rsidP="00CC0AED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im,201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Kim&lt;/Author&gt;&lt;Year&gt;2010&lt;/Year&gt;&lt;RecNum&gt;642&lt;/RecNum&gt;&lt;DisplayText&gt;&lt;style face="superscript"&gt;71&lt;/style&gt;&lt;/DisplayText&gt;&lt;record&gt;&lt;rec-number&gt;642&lt;/rec-number&gt;&lt;foreign-keys&gt;&lt;key app="EN" db-id="wf0ar2wd7vz5wres0eaprtsrrd0aas52x9rv" timestamp="1651803021"&gt;642&lt;/key&gt;&lt;/foreign-keys&gt;&lt;ref-type name="Journal Article"&gt;17&lt;/ref-type&gt;&lt;contributors&gt;&lt;authors&gt;&lt;author&gt;Kim, S. H.&lt;/author&gt;&lt;author&gt;Ahn, B. K.&lt;/author&gt;&lt;author&gt;Nam, Y. S.&lt;/author&gt;&lt;author&gt;Pyo, J. Y.&lt;/author&gt;&lt;author&gt;Oh, Y. H.&lt;/author&gt;&lt;author&gt;Lee, K. H.&lt;/author&gt;&lt;/authors&gt;&lt;/contributors&gt;&lt;auth-address&gt;Department of Surgery, Hanyang University College of Medicine, Seoul, Korea.&lt;/auth-address&gt;&lt;titles&gt;&lt;title&gt;Microsatellite instability is associated with the clinicopathologic features of gastric cancer in sporadic gastric cancer patients&lt;/title&gt;&lt;secondary-title&gt;J Gastric Cancer&lt;/secondary-title&gt;&lt;alt-title&gt;Journal of gastric cancer&lt;/alt-title&gt;&lt;/titles&gt;&lt;periodical&gt;&lt;full-title&gt;J Gastric Cancer&lt;/full-title&gt;&lt;abbr-1&gt;Journal of gastric cancer&lt;/abbr-1&gt;&lt;/periodical&gt;&lt;alt-periodical&gt;&lt;full-title&gt;J Gastric Cancer&lt;/full-title&gt;&lt;abbr-1&gt;Journal of gastric cancer&lt;/abbr-1&gt;&lt;/alt-periodical&gt;&lt;pages&gt;149-54&lt;/pages&gt;&lt;volume&gt;10&lt;/volume&gt;&lt;number&gt;4&lt;/number&gt;&lt;edition&gt;2011/11/15&lt;/edition&gt;&lt;keywords&gt;&lt;keyword&gt;Microsatellite instability&lt;/keyword&gt;&lt;keyword&gt;Stomach neoplasms&lt;/keyword&gt;&lt;keyword&gt;Synchronous gastric cancer&lt;/keyword&gt;&lt;/keywords&gt;&lt;dates&gt;&lt;year&gt;2010&lt;/year&gt;&lt;pub-dates&gt;&lt;date&gt;Dec&lt;/date&gt;&lt;/pub-dates&gt;&lt;/dates&gt;&lt;isbn&gt;2093-582X (Print)&amp;#xD;1598-1320&lt;/isbn&gt;&lt;accession-num&gt;22076179&lt;/accession-num&gt;&lt;urls&gt;&lt;/urls&gt;&lt;custom2&gt;PMC3204495&lt;/custom2&gt;&lt;electronic-resource-num&gt;10.5230/jgc.2010.10.4.149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A1A6C34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37418EAF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8</w:t>
            </w:r>
          </w:p>
        </w:tc>
        <w:tc>
          <w:tcPr>
            <w:tcW w:w="1455" w:type="dxa"/>
          </w:tcPr>
          <w:p w14:paraId="737505B6" w14:textId="3D7338D6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690B9927" w14:textId="027C3E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</w:t>
            </w:r>
          </w:p>
        </w:tc>
        <w:tc>
          <w:tcPr>
            <w:tcW w:w="1559" w:type="dxa"/>
            <w:noWrap/>
            <w:hideMark/>
          </w:tcPr>
          <w:p w14:paraId="7CFF553D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4</w:t>
            </w:r>
          </w:p>
        </w:tc>
        <w:tc>
          <w:tcPr>
            <w:tcW w:w="1276" w:type="dxa"/>
            <w:noWrap/>
            <w:hideMark/>
          </w:tcPr>
          <w:p w14:paraId="6A7610D3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214" w:type="dxa"/>
            <w:noWrap/>
            <w:hideMark/>
          </w:tcPr>
          <w:p w14:paraId="4E705EAB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.8</w:t>
            </w:r>
          </w:p>
        </w:tc>
        <w:tc>
          <w:tcPr>
            <w:tcW w:w="1196" w:type="dxa"/>
            <w:noWrap/>
            <w:hideMark/>
          </w:tcPr>
          <w:p w14:paraId="47ECB52A" w14:textId="77777777" w:rsidR="001F3E75" w:rsidRPr="00E110C1" w:rsidRDefault="001F3E75" w:rsidP="00CC0AED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08978B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F17D215" w14:textId="54C3ECA2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im,201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E1PC9ZZWFyPjxSZWNO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E1PC9ZZWFyPjxSZWNO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7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Shin,201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aGluPC9BdXRob3I+PFllYXI+MjAxOTwvWWVhcj48UmVj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aGluPC9BdXRob3I+PFllYXI+MjAxOTwvWWVhcj48UmVj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7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FE334CA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7124AA4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276</w:t>
            </w:r>
          </w:p>
        </w:tc>
        <w:tc>
          <w:tcPr>
            <w:tcW w:w="1455" w:type="dxa"/>
          </w:tcPr>
          <w:p w14:paraId="39A22E30" w14:textId="17001A7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26A4F2FB" w14:textId="6B6916F2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05</w:t>
            </w:r>
          </w:p>
        </w:tc>
        <w:tc>
          <w:tcPr>
            <w:tcW w:w="1559" w:type="dxa"/>
            <w:noWrap/>
            <w:hideMark/>
          </w:tcPr>
          <w:p w14:paraId="210A5FD3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171</w:t>
            </w:r>
          </w:p>
        </w:tc>
        <w:tc>
          <w:tcPr>
            <w:tcW w:w="1276" w:type="dxa"/>
            <w:noWrap/>
            <w:hideMark/>
          </w:tcPr>
          <w:p w14:paraId="260AF6E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8</w:t>
            </w:r>
          </w:p>
        </w:tc>
        <w:tc>
          <w:tcPr>
            <w:tcW w:w="1214" w:type="dxa"/>
            <w:noWrap/>
            <w:hideMark/>
          </w:tcPr>
          <w:p w14:paraId="0DAF8A56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8.3</w:t>
            </w:r>
          </w:p>
        </w:tc>
        <w:tc>
          <w:tcPr>
            <w:tcW w:w="1196" w:type="dxa"/>
            <w:noWrap/>
            <w:hideMark/>
          </w:tcPr>
          <w:p w14:paraId="225ACD7A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0E6A70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4E8010F" w14:textId="21BB61D2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im,201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2PC9ZZWFyPjxSZWNO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2PC9ZZWFyPjxSZWNO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37D5F5C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66B67C6E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34</w:t>
            </w:r>
          </w:p>
        </w:tc>
        <w:tc>
          <w:tcPr>
            <w:tcW w:w="1455" w:type="dxa"/>
          </w:tcPr>
          <w:p w14:paraId="36457562" w14:textId="4F9275AB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1D07D01" w14:textId="1DD2AD0C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1</w:t>
            </w:r>
          </w:p>
        </w:tc>
        <w:tc>
          <w:tcPr>
            <w:tcW w:w="1559" w:type="dxa"/>
            <w:noWrap/>
            <w:hideMark/>
          </w:tcPr>
          <w:p w14:paraId="36583833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93</w:t>
            </w:r>
          </w:p>
        </w:tc>
        <w:tc>
          <w:tcPr>
            <w:tcW w:w="1276" w:type="dxa"/>
            <w:noWrap/>
            <w:hideMark/>
          </w:tcPr>
          <w:p w14:paraId="7170D62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10D41D37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.0</w:t>
            </w:r>
          </w:p>
        </w:tc>
        <w:tc>
          <w:tcPr>
            <w:tcW w:w="1196" w:type="dxa"/>
            <w:noWrap/>
            <w:hideMark/>
          </w:tcPr>
          <w:p w14:paraId="34717D7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D58D7D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BA19F5D" w14:textId="145FAC13" w:rsidR="001F3E75" w:rsidRPr="00E110C1" w:rsidRDefault="001F3E75" w:rsidP="000D58A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im,201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4PC9ZZWFyPjxSZWNO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E4PC9ZZWFyPjxSZWNO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26B8FFF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0291EFD8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</w:t>
            </w:r>
          </w:p>
        </w:tc>
        <w:tc>
          <w:tcPr>
            <w:tcW w:w="1455" w:type="dxa"/>
          </w:tcPr>
          <w:p w14:paraId="3952E33E" w14:textId="067F51E8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33AAE1E0" w14:textId="21B50A25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  <w:tc>
          <w:tcPr>
            <w:tcW w:w="1559" w:type="dxa"/>
            <w:noWrap/>
            <w:hideMark/>
          </w:tcPr>
          <w:p w14:paraId="3DA80EE4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4</w:t>
            </w:r>
          </w:p>
        </w:tc>
        <w:tc>
          <w:tcPr>
            <w:tcW w:w="1276" w:type="dxa"/>
            <w:noWrap/>
            <w:hideMark/>
          </w:tcPr>
          <w:p w14:paraId="73501A5D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214" w:type="dxa"/>
            <w:noWrap/>
            <w:hideMark/>
          </w:tcPr>
          <w:p w14:paraId="6310644F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6E514BA" w14:textId="77777777" w:rsidR="001F3E75" w:rsidRPr="00E110C1" w:rsidRDefault="001F3E75" w:rsidP="000D58AE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9</w:t>
            </w:r>
          </w:p>
        </w:tc>
      </w:tr>
      <w:tr w:rsidR="001F3E75" w:rsidRPr="00E110C1" w14:paraId="2C88B5D4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45E579B" w14:textId="3C75607F" w:rsidR="001F3E75" w:rsidRPr="00E110C1" w:rsidRDefault="001F3E75" w:rsidP="002F1CE2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im,201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E5PC9ZZWFyPjxSZWNO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xMTY0LTExNzU8L3BhZ2VzPjx2b2x1bWU+MjI8L3ZvbHVtZT48bnVtYmVy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aW08L0F1dGhvcj48WWVhcj4yMDE5PC9ZZWFyPjxSZWNO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7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253CE17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24CAF48E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97</w:t>
            </w:r>
          </w:p>
        </w:tc>
        <w:tc>
          <w:tcPr>
            <w:tcW w:w="1455" w:type="dxa"/>
          </w:tcPr>
          <w:p w14:paraId="48D076FF" w14:textId="050FC6AA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1914BB16" w14:textId="3BE48509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2</w:t>
            </w:r>
          </w:p>
        </w:tc>
        <w:tc>
          <w:tcPr>
            <w:tcW w:w="1559" w:type="dxa"/>
            <w:noWrap/>
            <w:hideMark/>
          </w:tcPr>
          <w:p w14:paraId="4B5A0A1E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65</w:t>
            </w:r>
          </w:p>
        </w:tc>
        <w:tc>
          <w:tcPr>
            <w:tcW w:w="1276" w:type="dxa"/>
            <w:noWrap/>
            <w:hideMark/>
          </w:tcPr>
          <w:p w14:paraId="5842F38B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3</w:t>
            </w:r>
          </w:p>
        </w:tc>
        <w:tc>
          <w:tcPr>
            <w:tcW w:w="1214" w:type="dxa"/>
            <w:noWrap/>
            <w:hideMark/>
          </w:tcPr>
          <w:p w14:paraId="1B8602C0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7F243EC3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762ABC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3B44A94" w14:textId="3D29370C" w:rsidR="001F3E75" w:rsidRPr="00E110C1" w:rsidRDefault="001F3E75" w:rsidP="002F1CE2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im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IwPC9ZZWFyPjxSZWNO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IwPC9ZZWFyPjxSZWNO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69DCAF6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406E394B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59</w:t>
            </w:r>
          </w:p>
        </w:tc>
        <w:tc>
          <w:tcPr>
            <w:tcW w:w="1455" w:type="dxa"/>
          </w:tcPr>
          <w:p w14:paraId="2DD68FFE" w14:textId="49450C53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5F98C0B2" w14:textId="0071EE7B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1</w:t>
            </w:r>
          </w:p>
        </w:tc>
        <w:tc>
          <w:tcPr>
            <w:tcW w:w="1559" w:type="dxa"/>
            <w:noWrap/>
            <w:hideMark/>
          </w:tcPr>
          <w:p w14:paraId="02254D53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18</w:t>
            </w:r>
          </w:p>
        </w:tc>
        <w:tc>
          <w:tcPr>
            <w:tcW w:w="1276" w:type="dxa"/>
            <w:noWrap/>
            <w:hideMark/>
          </w:tcPr>
          <w:p w14:paraId="6C1428C4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214" w:type="dxa"/>
            <w:noWrap/>
            <w:hideMark/>
          </w:tcPr>
          <w:p w14:paraId="5C6CC936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.7</w:t>
            </w:r>
          </w:p>
        </w:tc>
        <w:tc>
          <w:tcPr>
            <w:tcW w:w="1196" w:type="dxa"/>
            <w:noWrap/>
            <w:hideMark/>
          </w:tcPr>
          <w:p w14:paraId="546FFDA6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4046997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F64253D" w14:textId="46B4D07C" w:rsidR="001F3E75" w:rsidRPr="00E110C1" w:rsidRDefault="001F3E75" w:rsidP="002F1CE2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im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IxPC9ZZWFyPjxSZWNO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NzAx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aW08L0F1dGhvcj48WWVhcj4yMDIxPC9ZZWFyPjxSZWNO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FF5875A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20E02257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85</w:t>
            </w:r>
          </w:p>
        </w:tc>
        <w:tc>
          <w:tcPr>
            <w:tcW w:w="1455" w:type="dxa"/>
          </w:tcPr>
          <w:p w14:paraId="21443F7D" w14:textId="462D0D1A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51923880" w14:textId="1B5EDCAB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9</w:t>
            </w:r>
          </w:p>
        </w:tc>
        <w:tc>
          <w:tcPr>
            <w:tcW w:w="1559" w:type="dxa"/>
            <w:noWrap/>
            <w:hideMark/>
          </w:tcPr>
          <w:p w14:paraId="718E589E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6</w:t>
            </w:r>
          </w:p>
        </w:tc>
        <w:tc>
          <w:tcPr>
            <w:tcW w:w="1276" w:type="dxa"/>
            <w:noWrap/>
            <w:hideMark/>
          </w:tcPr>
          <w:p w14:paraId="7CEAA898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5152D185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713CB05B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643EFF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F7AD86D" w14:textId="7190AF81" w:rsidR="001F3E75" w:rsidRPr="00E110C1" w:rsidRDefault="001F3E75" w:rsidP="002F1CE2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leo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GVvPC9BdXRob3I+PFllYXI+MjAyMjwvWWVhcj48UmVj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GVvPC9BdXRob3I+PFllYXI+MjAyMjwvWWVhcj48UmVj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7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6CDB825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ermany</w:t>
            </w:r>
          </w:p>
        </w:tc>
        <w:tc>
          <w:tcPr>
            <w:tcW w:w="1134" w:type="dxa"/>
            <w:noWrap/>
            <w:hideMark/>
          </w:tcPr>
          <w:p w14:paraId="7DD6B12B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9</w:t>
            </w:r>
          </w:p>
        </w:tc>
        <w:tc>
          <w:tcPr>
            <w:tcW w:w="1455" w:type="dxa"/>
          </w:tcPr>
          <w:p w14:paraId="221BD22B" w14:textId="495C7284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057B1CA" w14:textId="52445272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</w:t>
            </w:r>
          </w:p>
        </w:tc>
        <w:tc>
          <w:tcPr>
            <w:tcW w:w="1559" w:type="dxa"/>
            <w:noWrap/>
            <w:hideMark/>
          </w:tcPr>
          <w:p w14:paraId="2F4C4CE7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5</w:t>
            </w:r>
          </w:p>
        </w:tc>
        <w:tc>
          <w:tcPr>
            <w:tcW w:w="1276" w:type="dxa"/>
            <w:noWrap/>
            <w:hideMark/>
          </w:tcPr>
          <w:p w14:paraId="1D2F0E71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</w:t>
            </w:r>
          </w:p>
        </w:tc>
        <w:tc>
          <w:tcPr>
            <w:tcW w:w="1214" w:type="dxa"/>
            <w:noWrap/>
            <w:hideMark/>
          </w:tcPr>
          <w:p w14:paraId="3149B455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.1</w:t>
            </w:r>
          </w:p>
        </w:tc>
        <w:tc>
          <w:tcPr>
            <w:tcW w:w="1196" w:type="dxa"/>
            <w:noWrap/>
            <w:hideMark/>
          </w:tcPr>
          <w:p w14:paraId="7397EBF4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51A8E1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75AC2F6" w14:textId="5F42554C" w:rsidR="001F3E75" w:rsidRPr="00E110C1" w:rsidRDefault="001F3E75" w:rsidP="002F1CE2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hlruss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2hscnVzczwvQXV0aG9yPjxZZWFyPjIwMjE8L1llYXI+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2hscnVzczwvQXV0aG9yPjxZZWFyPjIwMjE8L1llYXI+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8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; Kohlruss,201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2hscnVzczwvQXV0aG9yPjxZZWFyPjIwMTk8L1llYXI+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Lb2hscnVzczwvQXV0aG9yPjxZZWFyPjIwMTk8L1llYXI+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8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FF6091F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ermany</w:t>
            </w:r>
          </w:p>
        </w:tc>
        <w:tc>
          <w:tcPr>
            <w:tcW w:w="1134" w:type="dxa"/>
            <w:noWrap/>
            <w:hideMark/>
          </w:tcPr>
          <w:p w14:paraId="6AD904FB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17</w:t>
            </w:r>
          </w:p>
        </w:tc>
        <w:tc>
          <w:tcPr>
            <w:tcW w:w="1455" w:type="dxa"/>
          </w:tcPr>
          <w:p w14:paraId="4C50169E" w14:textId="3486099C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2A0FD4F" w14:textId="205A8940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559" w:type="dxa"/>
            <w:noWrap/>
            <w:hideMark/>
          </w:tcPr>
          <w:p w14:paraId="15227760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0</w:t>
            </w:r>
          </w:p>
        </w:tc>
        <w:tc>
          <w:tcPr>
            <w:tcW w:w="1276" w:type="dxa"/>
            <w:noWrap/>
            <w:hideMark/>
          </w:tcPr>
          <w:p w14:paraId="664A4FC6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4BE35E15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3.8</w:t>
            </w:r>
          </w:p>
        </w:tc>
        <w:tc>
          <w:tcPr>
            <w:tcW w:w="1196" w:type="dxa"/>
            <w:noWrap/>
            <w:hideMark/>
          </w:tcPr>
          <w:p w14:paraId="6C9D2ED5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631D66D4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6CA4480" w14:textId="66AEC710" w:rsidR="001F3E75" w:rsidRPr="00E110C1" w:rsidRDefault="001F3E75" w:rsidP="002F1CE2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ee,200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ZWU8L0F1dGhvcj48WWVhcj4yMDAxPC9ZZWFyPjxSZWNO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ZWU8L0F1dGhvcj48WWVhcj4yMDAxPC9ZZWFyPjxSZWNO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8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8B2C029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1F26C09C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9</w:t>
            </w:r>
          </w:p>
        </w:tc>
        <w:tc>
          <w:tcPr>
            <w:tcW w:w="1455" w:type="dxa"/>
          </w:tcPr>
          <w:p w14:paraId="5B6145DA" w14:textId="152B7D6A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CB7DBA4" w14:textId="37809858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4</w:t>
            </w:r>
          </w:p>
        </w:tc>
        <w:tc>
          <w:tcPr>
            <w:tcW w:w="1559" w:type="dxa"/>
            <w:noWrap/>
            <w:hideMark/>
          </w:tcPr>
          <w:p w14:paraId="2471FA8C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5</w:t>
            </w:r>
          </w:p>
        </w:tc>
        <w:tc>
          <w:tcPr>
            <w:tcW w:w="1276" w:type="dxa"/>
            <w:noWrap/>
            <w:hideMark/>
          </w:tcPr>
          <w:p w14:paraId="43A589C7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</w:t>
            </w:r>
          </w:p>
        </w:tc>
        <w:tc>
          <w:tcPr>
            <w:tcW w:w="1214" w:type="dxa"/>
            <w:noWrap/>
            <w:hideMark/>
          </w:tcPr>
          <w:p w14:paraId="40A3649F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9</w:t>
            </w:r>
          </w:p>
        </w:tc>
        <w:tc>
          <w:tcPr>
            <w:tcW w:w="1196" w:type="dxa"/>
            <w:noWrap/>
            <w:hideMark/>
          </w:tcPr>
          <w:p w14:paraId="5757EC9F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DF4EBD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9FEAF66" w14:textId="463A42D3" w:rsidR="001F3E75" w:rsidRPr="00E110C1" w:rsidRDefault="001F3E75" w:rsidP="002F1CE2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Lee,200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ZWU8L0F1dGhvcj48WWVhcj4yMDAyPC9ZZWFyPjxSZWNO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ZWU8L0F1dGhvcj48WWVhcj4yMDAyPC9ZZWFyPjxSZWNO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8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Chang,200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aGFuZzwvQXV0aG9yPjxZZWFyPjIwMDM8L1llYXI+PFJl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aGFuZzwvQXV0aG9yPjxZZWFyPjIwMDM8L1llYXI+PFJl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8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A9BDAD6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5BD55AC5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27</w:t>
            </w:r>
          </w:p>
        </w:tc>
        <w:tc>
          <w:tcPr>
            <w:tcW w:w="1455" w:type="dxa"/>
          </w:tcPr>
          <w:p w14:paraId="4A12617F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2308250A" w14:textId="3DC1ACE3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1</w:t>
            </w:r>
          </w:p>
        </w:tc>
        <w:tc>
          <w:tcPr>
            <w:tcW w:w="1559" w:type="dxa"/>
            <w:noWrap/>
            <w:hideMark/>
          </w:tcPr>
          <w:p w14:paraId="0A81B293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96</w:t>
            </w:r>
          </w:p>
        </w:tc>
        <w:tc>
          <w:tcPr>
            <w:tcW w:w="1276" w:type="dxa"/>
            <w:noWrap/>
            <w:hideMark/>
          </w:tcPr>
          <w:p w14:paraId="2CAC5EE3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5</w:t>
            </w:r>
          </w:p>
        </w:tc>
        <w:tc>
          <w:tcPr>
            <w:tcW w:w="1214" w:type="dxa"/>
            <w:noWrap/>
            <w:hideMark/>
          </w:tcPr>
          <w:p w14:paraId="6BC0E7C1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7.6</w:t>
            </w:r>
          </w:p>
        </w:tc>
        <w:tc>
          <w:tcPr>
            <w:tcW w:w="1196" w:type="dxa"/>
            <w:noWrap/>
            <w:hideMark/>
          </w:tcPr>
          <w:p w14:paraId="6287C747" w14:textId="77777777" w:rsidR="001F3E75" w:rsidRPr="00E110C1" w:rsidRDefault="001F3E75" w:rsidP="002F1CE2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5A3D145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808C3BE" w14:textId="530B7DD5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ee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Lee&lt;/Author&gt;&lt;Year&gt;2020&lt;/Year&gt;&lt;RecNum&gt;656&lt;/RecNum&gt;&lt;DisplayText&gt;&lt;style face="superscript"&gt;85&lt;/style&gt;&lt;/DisplayText&gt;&lt;record&gt;&lt;rec-number&gt;656&lt;/rec-number&gt;&lt;foreign-keys&gt;&lt;key app="EN" db-id="wf0ar2wd7vz5wres0eaprtsrrd0aas52x9rv" timestamp="1651803745"&gt;656&lt;/key&gt;&lt;/foreign-keys&gt;&lt;ref-type name="Journal Article"&gt;17&lt;/ref-type&gt;&lt;contributors&gt;&lt;authors&gt;&lt;author&gt;Lee, J.&lt;/author&gt;&lt;author&gt;Chung, S. J.&lt;/author&gt;&lt;author&gt;Choi, J. M.&lt;/author&gt;&lt;author&gt;Han, Y. M.&lt;/author&gt;&lt;author&gt;Kim, J. S.&lt;/author&gt;&lt;/authors&gt;&lt;/contributors&gt;&lt;auth-address&gt;Department of Internal Medicine and Healthcare Research Institute, Seoul National University Hospital Healthcare System Gangnam Center, Seoul, Republic of Korea.&amp;#xD;Department of International Medicine and Liver Research Institute, Seoul National University College of Medicine, Seoul, Republic of Korea.&lt;/auth-address&gt;&lt;titles&gt;&lt;title&gt;Clinicopathologic Characteristics and Long-Term Outcome of Gastric Cancer Patients with Family History: Seven-Year Follow-Up Study for Korean Health Check-Up Subjects&lt;/title&gt;&lt;secondary-title&gt;Gastroenterol Res Pract&lt;/secondary-title&gt;&lt;alt-title&gt;Gastroenterology research and practice&lt;/alt-title&gt;&lt;/titles&gt;&lt;periodical&gt;&lt;full-title&gt;Gastroenterol Res Pract&lt;/full-title&gt;&lt;abbr-1&gt;Gastroenterology research and practice&lt;/abbr-1&gt;&lt;/periodical&gt;&lt;alt-periodical&gt;&lt;full-title&gt;Gastroenterol Res Pract&lt;/full-title&gt;&lt;abbr-1&gt;Gastroenterology research and practice&lt;/abbr-1&gt;&lt;/alt-periodical&gt;&lt;pages&gt;4028136&lt;/pages&gt;&lt;volume&gt;2020&lt;/volume&gt;&lt;edition&gt;2020/11/05&lt;/edition&gt;&lt;dates&gt;&lt;year&gt;2020&lt;/year&gt;&lt;/dates&gt;&lt;isbn&gt;1687-6121 (Print)&amp;#xD;1687-6121&lt;/isbn&gt;&lt;accession-num&gt;33144855&lt;/accession-num&gt;&lt;urls&gt;&lt;/urls&gt;&lt;custom2&gt;PMC7599414&lt;/custom2&gt;&lt;electronic-resource-num&gt;10.1155/2020/4028136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8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34A16A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4270B062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6</w:t>
            </w:r>
          </w:p>
        </w:tc>
        <w:tc>
          <w:tcPr>
            <w:tcW w:w="1455" w:type="dxa"/>
          </w:tcPr>
          <w:p w14:paraId="4B82BF9F" w14:textId="7F83F8C2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82B8101" w14:textId="3E332798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380108A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0</w:t>
            </w:r>
          </w:p>
        </w:tc>
        <w:tc>
          <w:tcPr>
            <w:tcW w:w="1276" w:type="dxa"/>
            <w:noWrap/>
            <w:hideMark/>
          </w:tcPr>
          <w:p w14:paraId="1AB61AA2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214" w:type="dxa"/>
            <w:noWrap/>
            <w:hideMark/>
          </w:tcPr>
          <w:p w14:paraId="5728672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440A4D1C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471D22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4435B3F" w14:textId="56153DE5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Leite,201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ZWl0ZTwvQXV0aG9yPjxZZWFyPjIwMTE8L1llYXI+PFJl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ZWl0ZTwvQXV0aG9yPjxZZWFyPjIwMTE8L1llYXI+PFJl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8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7107ED0" w14:textId="36E366AD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ortugal, Italy</w:t>
            </w:r>
          </w:p>
        </w:tc>
        <w:tc>
          <w:tcPr>
            <w:tcW w:w="1134" w:type="dxa"/>
            <w:noWrap/>
            <w:hideMark/>
          </w:tcPr>
          <w:p w14:paraId="11DBD18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10</w:t>
            </w:r>
          </w:p>
        </w:tc>
        <w:tc>
          <w:tcPr>
            <w:tcW w:w="1455" w:type="dxa"/>
          </w:tcPr>
          <w:p w14:paraId="38B62DCD" w14:textId="04EB30AD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39023462" w14:textId="71FE0296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5</w:t>
            </w:r>
          </w:p>
        </w:tc>
        <w:tc>
          <w:tcPr>
            <w:tcW w:w="1559" w:type="dxa"/>
            <w:noWrap/>
            <w:hideMark/>
          </w:tcPr>
          <w:p w14:paraId="24A0759C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15</w:t>
            </w:r>
          </w:p>
        </w:tc>
        <w:tc>
          <w:tcPr>
            <w:tcW w:w="1276" w:type="dxa"/>
            <w:noWrap/>
            <w:hideMark/>
          </w:tcPr>
          <w:p w14:paraId="3ACCABA0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214" w:type="dxa"/>
            <w:noWrap/>
            <w:hideMark/>
          </w:tcPr>
          <w:p w14:paraId="58E0FDAD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0</w:t>
            </w:r>
          </w:p>
        </w:tc>
        <w:tc>
          <w:tcPr>
            <w:tcW w:w="1196" w:type="dxa"/>
            <w:noWrap/>
            <w:hideMark/>
          </w:tcPr>
          <w:p w14:paraId="4A70CCE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727EDAB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D98BF6B" w14:textId="71A68D5B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,200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TwvQXV0aG9yPjxZZWFyPjIwMDU8L1llYXI+PFJlY051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NDM2My02PC9wYWdlcz48dm9sdW1lPjExPC92b2x1bWU+PG51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TwvQXV0aG9yPjxZZWFyPjIwMDU8L1llYXI+PFJlY051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8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7F4591D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6E23883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6</w:t>
            </w:r>
          </w:p>
        </w:tc>
        <w:tc>
          <w:tcPr>
            <w:tcW w:w="1455" w:type="dxa"/>
          </w:tcPr>
          <w:p w14:paraId="0B4E2891" w14:textId="6797FD1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642CC073" w14:textId="4007EE4F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</w:t>
            </w:r>
          </w:p>
        </w:tc>
        <w:tc>
          <w:tcPr>
            <w:tcW w:w="1559" w:type="dxa"/>
            <w:noWrap/>
            <w:hideMark/>
          </w:tcPr>
          <w:p w14:paraId="23DFF75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4</w:t>
            </w:r>
          </w:p>
        </w:tc>
        <w:tc>
          <w:tcPr>
            <w:tcW w:w="1276" w:type="dxa"/>
            <w:noWrap/>
            <w:hideMark/>
          </w:tcPr>
          <w:p w14:paraId="622065D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0FF10EBB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2DCED2E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6CE8B915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79A5C2E" w14:textId="39EF9B4F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Li,20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TwvQXV0aG9yPjxZZWFyPjIwMjE8L1llYXI+PFJlY051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TwvQXV0aG9yPjxZZWFyPjIwMjE8L1llYXI+PFJlY051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88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7CF0A2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13475DD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77</w:t>
            </w:r>
          </w:p>
        </w:tc>
        <w:tc>
          <w:tcPr>
            <w:tcW w:w="1455" w:type="dxa"/>
          </w:tcPr>
          <w:p w14:paraId="7D07DC45" w14:textId="4CD558C9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3E6E0D6" w14:textId="5076EA50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3B4C3747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64</w:t>
            </w:r>
          </w:p>
        </w:tc>
        <w:tc>
          <w:tcPr>
            <w:tcW w:w="1276" w:type="dxa"/>
            <w:noWrap/>
            <w:hideMark/>
          </w:tcPr>
          <w:p w14:paraId="75F167D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4929CD7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2.4</w:t>
            </w:r>
          </w:p>
        </w:tc>
        <w:tc>
          <w:tcPr>
            <w:tcW w:w="1196" w:type="dxa"/>
            <w:noWrap/>
            <w:hideMark/>
          </w:tcPr>
          <w:p w14:paraId="63BD36B5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7816560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7115A15" w14:textId="5E4DCD3F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Li,20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TwvQXV0aG9yPjxZZWFyPjIwMjE8L1llYXI+PFJlY051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TwvQXV0aG9yPjxZZWFyPjIwMjE8L1llYXI+PFJlY051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8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FB9B06C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1F54B1A0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568</w:t>
            </w:r>
          </w:p>
        </w:tc>
        <w:tc>
          <w:tcPr>
            <w:tcW w:w="1455" w:type="dxa"/>
          </w:tcPr>
          <w:p w14:paraId="05DA0267" w14:textId="2FBBF368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F2F101C" w14:textId="319A41C5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28</w:t>
            </w:r>
          </w:p>
        </w:tc>
        <w:tc>
          <w:tcPr>
            <w:tcW w:w="1559" w:type="dxa"/>
            <w:noWrap/>
            <w:hideMark/>
          </w:tcPr>
          <w:p w14:paraId="1B89C982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440</w:t>
            </w:r>
          </w:p>
        </w:tc>
        <w:tc>
          <w:tcPr>
            <w:tcW w:w="1276" w:type="dxa"/>
            <w:noWrap/>
            <w:hideMark/>
          </w:tcPr>
          <w:p w14:paraId="100430B5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0</w:t>
            </w:r>
          </w:p>
        </w:tc>
        <w:tc>
          <w:tcPr>
            <w:tcW w:w="1214" w:type="dxa"/>
            <w:noWrap/>
            <w:hideMark/>
          </w:tcPr>
          <w:p w14:paraId="0BCD573D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1.7</w:t>
            </w:r>
          </w:p>
        </w:tc>
        <w:tc>
          <w:tcPr>
            <w:tcW w:w="1196" w:type="dxa"/>
            <w:noWrap/>
            <w:hideMark/>
          </w:tcPr>
          <w:p w14:paraId="5F987D93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C7AC7A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BEE49E5" w14:textId="22EFED27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Lim,201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W08L0F1dGhvcj48WWVhcj4yMDE0PC9ZZWFyPjxSZWNO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W08L0F1dGhvcj48WWVhcj4yMDE0PC9ZZWFyPjxSZWNO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9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Koh,201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b2g8L0F1dGhvcj48WWVhcj4yMDE5PC9ZZWFyPjxSZWNO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Lb2g8L0F1dGhvcj48WWVhcj4yMDE5PC9ZZWFyPjxSZWNO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9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Park,20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QYXJrPC9BdXRob3I+PFllYXI+MjAyMTwvWWVhcj48UmVj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QYXJrPC9BdXRob3I+PFllYXI+MjAyMTwvWWVhcj48UmVj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9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F958E7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58105C23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107</w:t>
            </w:r>
          </w:p>
        </w:tc>
        <w:tc>
          <w:tcPr>
            <w:tcW w:w="1455" w:type="dxa"/>
          </w:tcPr>
          <w:p w14:paraId="2CED99C9" w14:textId="5875B532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6AB90EC" w14:textId="179AE91C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6</w:t>
            </w:r>
          </w:p>
        </w:tc>
        <w:tc>
          <w:tcPr>
            <w:tcW w:w="1559" w:type="dxa"/>
            <w:noWrap/>
            <w:hideMark/>
          </w:tcPr>
          <w:p w14:paraId="7EE357EA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021</w:t>
            </w:r>
          </w:p>
        </w:tc>
        <w:tc>
          <w:tcPr>
            <w:tcW w:w="1276" w:type="dxa"/>
            <w:noWrap/>
            <w:hideMark/>
          </w:tcPr>
          <w:p w14:paraId="72B0B653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004F73FC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3213855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0AF1792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D4B4C44" w14:textId="11CCD972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Lin,199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W48L0F1dGhvcj48WWVhcj4xOTk1PC9ZZWFyPjxSZWNO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aW48L0F1dGhvcj48WWVhcj4xOTk1PC9ZZWFyPjxSZWNO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9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Wu,199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E5OTc8L1llYXI+PFJlY051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E5OTc8L1llYXI+PFJlY051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9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CB9C680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Taiwan</w:t>
            </w:r>
          </w:p>
        </w:tc>
        <w:tc>
          <w:tcPr>
            <w:tcW w:w="1134" w:type="dxa"/>
            <w:noWrap/>
            <w:hideMark/>
          </w:tcPr>
          <w:p w14:paraId="5492C950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1455" w:type="dxa"/>
          </w:tcPr>
          <w:p w14:paraId="2F1C8520" w14:textId="36B525E4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E41E7BE" w14:textId="323179DB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0</w:t>
            </w:r>
          </w:p>
        </w:tc>
        <w:tc>
          <w:tcPr>
            <w:tcW w:w="1559" w:type="dxa"/>
            <w:noWrap/>
            <w:hideMark/>
          </w:tcPr>
          <w:p w14:paraId="61642A2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9</w:t>
            </w:r>
          </w:p>
        </w:tc>
        <w:tc>
          <w:tcPr>
            <w:tcW w:w="1276" w:type="dxa"/>
            <w:noWrap/>
            <w:hideMark/>
          </w:tcPr>
          <w:p w14:paraId="5AB21AF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DC17F25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0.0</w:t>
            </w:r>
          </w:p>
        </w:tc>
        <w:tc>
          <w:tcPr>
            <w:tcW w:w="1196" w:type="dxa"/>
            <w:noWrap/>
            <w:hideMark/>
          </w:tcPr>
          <w:p w14:paraId="0337B39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0F5405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CC1AA14" w14:textId="2E464F8A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u,200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1PC9ZZWFyPjxSZWNO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A1PC9ZZWFyPjxSZWNO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9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CA6BB17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36FAC1F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6</w:t>
            </w:r>
          </w:p>
        </w:tc>
        <w:tc>
          <w:tcPr>
            <w:tcW w:w="1455" w:type="dxa"/>
          </w:tcPr>
          <w:p w14:paraId="53B53AC2" w14:textId="5E7B76CA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4CEF03C1" w14:textId="742BE9CC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  <w:tc>
          <w:tcPr>
            <w:tcW w:w="1559" w:type="dxa"/>
            <w:noWrap/>
            <w:hideMark/>
          </w:tcPr>
          <w:p w14:paraId="086FEEB7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9</w:t>
            </w:r>
          </w:p>
        </w:tc>
        <w:tc>
          <w:tcPr>
            <w:tcW w:w="1276" w:type="dxa"/>
            <w:noWrap/>
            <w:hideMark/>
          </w:tcPr>
          <w:p w14:paraId="49258FA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4105348A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9.4</w:t>
            </w:r>
          </w:p>
        </w:tc>
        <w:tc>
          <w:tcPr>
            <w:tcW w:w="1196" w:type="dxa"/>
            <w:noWrap/>
            <w:hideMark/>
          </w:tcPr>
          <w:p w14:paraId="7FBD6C6B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816835" w:rsidRPr="00E110C1" w14:paraId="5A65FCFA" w14:textId="77777777" w:rsidTr="00226E48">
        <w:trPr>
          <w:trHeight w:val="278"/>
        </w:trPr>
        <w:tc>
          <w:tcPr>
            <w:tcW w:w="4820" w:type="dxa"/>
            <w:noWrap/>
          </w:tcPr>
          <w:p w14:paraId="4765356D" w14:textId="590CF12D" w:rsidR="00816835" w:rsidRPr="00E110C1" w:rsidRDefault="0081683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L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u,2018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E4PC9ZZWFyPjxSZWNO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E4PC9ZZWFyPjxSZWNO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9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</w:tcPr>
          <w:p w14:paraId="10BF735D" w14:textId="52B360F7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U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</w:t>
            </w:r>
          </w:p>
        </w:tc>
        <w:tc>
          <w:tcPr>
            <w:tcW w:w="1134" w:type="dxa"/>
            <w:noWrap/>
          </w:tcPr>
          <w:p w14:paraId="1BB96551" w14:textId="53EB881D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3</w:t>
            </w:r>
          </w:p>
        </w:tc>
        <w:tc>
          <w:tcPr>
            <w:tcW w:w="1455" w:type="dxa"/>
          </w:tcPr>
          <w:p w14:paraId="3270A68C" w14:textId="30CF0D42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sz w:val="22"/>
              </w:rPr>
              <w:t>N</w:t>
            </w:r>
            <w:r>
              <w:rPr>
                <w:rFonts w:ascii="Times New Roman" w:eastAsia="DengXian" w:hAnsi="Times New Roman" w:cs="Times New Roman"/>
                <w:sz w:val="22"/>
              </w:rPr>
              <w:t>GS</w:t>
            </w:r>
          </w:p>
        </w:tc>
        <w:tc>
          <w:tcPr>
            <w:tcW w:w="1276" w:type="dxa"/>
            <w:noWrap/>
          </w:tcPr>
          <w:p w14:paraId="26B225B3" w14:textId="32317DEC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7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1559" w:type="dxa"/>
            <w:noWrap/>
          </w:tcPr>
          <w:p w14:paraId="1B5CF987" w14:textId="26634537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3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1276" w:type="dxa"/>
            <w:noWrap/>
          </w:tcPr>
          <w:p w14:paraId="58DD7E0B" w14:textId="7B1F1D99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kern w:val="0"/>
                <w:sz w:val="22"/>
              </w:rPr>
              <w:t>6</w: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1214" w:type="dxa"/>
            <w:noWrap/>
          </w:tcPr>
          <w:p w14:paraId="44394935" w14:textId="2B34BB9A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.8</w:t>
            </w:r>
          </w:p>
        </w:tc>
        <w:tc>
          <w:tcPr>
            <w:tcW w:w="1196" w:type="dxa"/>
            <w:noWrap/>
          </w:tcPr>
          <w:p w14:paraId="64BA4E98" w14:textId="210DD0F3" w:rsidR="00816835" w:rsidRPr="00E110C1" w:rsidRDefault="0081683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kern w:val="0"/>
                <w:sz w:val="22"/>
              </w:rPr>
              <w:t>9</w:t>
            </w:r>
          </w:p>
        </w:tc>
      </w:tr>
      <w:tr w:rsidR="001F3E75" w:rsidRPr="00E110C1" w14:paraId="28D8852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BB2A3B8" w14:textId="5DEABD15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Liu,202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IwPC9ZZWFyPjxSZWNO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MaXU8L0F1dGhvcj48WWVhcj4yMDIwPC9ZZWFyPjxSZWNO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9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; Cristescu,201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ristescu&lt;/Author&gt;&lt;Year&gt;2015&lt;/Year&gt;&lt;RecNum&gt;93&lt;/RecNum&gt;&lt;DisplayText&gt;&lt;style face="superscript"&gt;98&lt;/style&gt;&lt;/DisplayText&gt;&lt;record&gt;&lt;rec-number&gt;93&lt;/rec-number&gt;&lt;foreign-keys&gt;&lt;key app="EN" db-id="wf0ar2wd7vz5wres0eaprtsrrd0aas52x9rv" timestamp="1606484754"&gt;93&lt;/key&gt;&lt;/foreign-keys&gt;&lt;ref-type name="Journal Article"&gt;17&lt;/ref-type&gt;&lt;contributors&gt;&lt;authors&gt;&lt;author&gt;Cristescu, R.&lt;/author&gt;&lt;author&gt;Lee, J.&lt;/author&gt;&lt;author&gt;Nebozhyn, M.&lt;/author&gt;&lt;author&gt;Kim, K. M.&lt;/author&gt;&lt;author&gt;Ting, J. C.&lt;/author&gt;&lt;author&gt;Wong, S. S.&lt;/author&gt;&lt;author&gt;Liu, J.&lt;/author&gt;&lt;author&gt;Yue, Y. G.&lt;/author&gt;&lt;/authors&gt;&lt;/contributors&gt;&lt;auth-address&gt;Department of Genetics and Pharmacogenomics, Merck Research Laboratories, Merck Sharpe &amp;amp;Dohme, Boston, Massachusetts, USA.&amp;#xD;Department of Medicine, Division of Hematology-Oncology, Samsung Medical Center, Sungkyunkwan University School of Medicine, Seoul, Korea.&amp;#xD;Department of Pathology and Translational Genomics, Samsung Medical Center, Sungkyunkwan University School of Medicine, Seoul, Korea.&amp;#xD;Lilly Research Labs, Eli Lilly &amp;amp;Co, Indianapolis, Indiana, USA.&lt;/auth-address&gt;&lt;titles&gt;&lt;title&gt;Molecular analysis of gastric cancer identifies subtypes associated with distinct clinical outcomes&lt;/title&gt;&lt;/titles&gt;&lt;pages&gt;449-56&lt;/pages&gt;&lt;volume&gt;21&lt;/volume&gt;&lt;number&gt;5&lt;/number&gt;&lt;dates&gt;&lt;year&gt;2015&lt;/year&gt;&lt;pub-dates&gt;&lt;date&gt;May&lt;/date&gt;&lt;/pub-dates&gt;&lt;/dates&gt;&lt;isbn&gt;1078-8956&lt;/isbn&gt;&lt;accession-num&gt;25894828&lt;/accession-num&gt;&lt;urls&gt;&lt;/urls&gt;&lt;electronic-resource-num&gt;10.1038/nm.3850&lt;/electronic-resource-num&gt;&lt;remote-database-provider&gt;NLM&lt;/remote-database-provider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9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F3FC0A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09AD17B5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00</w:t>
            </w:r>
          </w:p>
        </w:tc>
        <w:tc>
          <w:tcPr>
            <w:tcW w:w="1455" w:type="dxa"/>
          </w:tcPr>
          <w:p w14:paraId="7E4CF186" w14:textId="5306F746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, NGS</w:t>
            </w:r>
          </w:p>
        </w:tc>
        <w:tc>
          <w:tcPr>
            <w:tcW w:w="1276" w:type="dxa"/>
            <w:noWrap/>
            <w:hideMark/>
          </w:tcPr>
          <w:p w14:paraId="50733845" w14:textId="6A9C03DC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559" w:type="dxa"/>
            <w:noWrap/>
            <w:hideMark/>
          </w:tcPr>
          <w:p w14:paraId="6F428DC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3</w:t>
            </w:r>
          </w:p>
        </w:tc>
        <w:tc>
          <w:tcPr>
            <w:tcW w:w="1276" w:type="dxa"/>
            <w:noWrap/>
            <w:hideMark/>
          </w:tcPr>
          <w:p w14:paraId="6745D58B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D1E35F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6.3</w:t>
            </w:r>
          </w:p>
        </w:tc>
        <w:tc>
          <w:tcPr>
            <w:tcW w:w="1196" w:type="dxa"/>
            <w:noWrap/>
            <w:hideMark/>
          </w:tcPr>
          <w:p w14:paraId="0B0A652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7ECF1EB6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57820A7" w14:textId="7A49BB05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a,200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YTwvQXV0aG9yPjxZZWFyPjIwMDk8L1llYXI+PFJlY051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YTwvQXV0aG9yPjxZZWFyPjIwMDk8L1llYXI+PFJlY051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9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C895C1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72FB6614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0</w:t>
            </w:r>
          </w:p>
        </w:tc>
        <w:tc>
          <w:tcPr>
            <w:tcW w:w="1455" w:type="dxa"/>
          </w:tcPr>
          <w:p w14:paraId="26BAAA44" w14:textId="32BD5BD4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1880BAC" w14:textId="68DAA361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4B348972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7</w:t>
            </w:r>
          </w:p>
        </w:tc>
        <w:tc>
          <w:tcPr>
            <w:tcW w:w="1276" w:type="dxa"/>
            <w:noWrap/>
            <w:hideMark/>
          </w:tcPr>
          <w:p w14:paraId="3989AA97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16223F7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4.4</w:t>
            </w:r>
          </w:p>
        </w:tc>
        <w:tc>
          <w:tcPr>
            <w:tcW w:w="1196" w:type="dxa"/>
            <w:noWrap/>
            <w:hideMark/>
          </w:tcPr>
          <w:p w14:paraId="5D0AB503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816BDA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ADA1829" w14:textId="2444D8F8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a,201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YTwvQXV0aG9yPjxZZWFyPjIwMTY8L1llYXI+PFJlY051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YTwvQXV0aG9yPjxZZWFyPjIwMTY8L1llYXI+PFJlY051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0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BDDDA6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S</w:t>
            </w:r>
          </w:p>
        </w:tc>
        <w:tc>
          <w:tcPr>
            <w:tcW w:w="1134" w:type="dxa"/>
            <w:noWrap/>
            <w:hideMark/>
          </w:tcPr>
          <w:p w14:paraId="24059650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4</w:t>
            </w:r>
          </w:p>
        </w:tc>
        <w:tc>
          <w:tcPr>
            <w:tcW w:w="1455" w:type="dxa"/>
          </w:tcPr>
          <w:p w14:paraId="666DA2F5" w14:textId="49ACA77D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056437AF" w14:textId="6222A700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70B8E60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8</w:t>
            </w:r>
          </w:p>
        </w:tc>
        <w:tc>
          <w:tcPr>
            <w:tcW w:w="1276" w:type="dxa"/>
            <w:noWrap/>
            <w:hideMark/>
          </w:tcPr>
          <w:p w14:paraId="005D6FE4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3</w:t>
            </w:r>
          </w:p>
        </w:tc>
        <w:tc>
          <w:tcPr>
            <w:tcW w:w="1214" w:type="dxa"/>
            <w:noWrap/>
            <w:hideMark/>
          </w:tcPr>
          <w:p w14:paraId="1B9A2D1C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6.9</w:t>
            </w:r>
          </w:p>
        </w:tc>
        <w:tc>
          <w:tcPr>
            <w:tcW w:w="1196" w:type="dxa"/>
            <w:noWrap/>
            <w:hideMark/>
          </w:tcPr>
          <w:p w14:paraId="04C1564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365E7E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B757DF0" w14:textId="7D8A13D2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izoshita,200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aXpvc2hpdGE8L0F1dGhvcj48WWVhcj4yMDA1PC9ZZWFy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aXpvc2hpdGE8L0F1dGhvcj48WWVhcj4yMDA1PC9ZZWFy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</w:fldData>
              </w:fldCha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146C1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146C18" w:rsidRPr="00146C1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0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56D3FB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779196E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0</w:t>
            </w:r>
          </w:p>
        </w:tc>
        <w:tc>
          <w:tcPr>
            <w:tcW w:w="1455" w:type="dxa"/>
          </w:tcPr>
          <w:p w14:paraId="16DFDCBB" w14:textId="7B4A395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27580F0A" w14:textId="171189CB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7845BFBB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276" w:type="dxa"/>
            <w:noWrap/>
            <w:hideMark/>
          </w:tcPr>
          <w:p w14:paraId="26D9659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D1C1B7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3A567F7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</w:t>
            </w:r>
          </w:p>
        </w:tc>
      </w:tr>
      <w:tr w:rsidR="00226E48" w:rsidRPr="00E110C1" w14:paraId="7058AE27" w14:textId="77777777" w:rsidTr="00226E48">
        <w:trPr>
          <w:trHeight w:val="278"/>
        </w:trPr>
        <w:tc>
          <w:tcPr>
            <w:tcW w:w="4820" w:type="dxa"/>
            <w:noWrap/>
          </w:tcPr>
          <w:p w14:paraId="5A7D4335" w14:textId="2CAEAFBC" w:rsidR="00226E48" w:rsidRPr="00E110C1" w:rsidRDefault="00226E48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oehler,2020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b2VobGVyPC9BdXRob3I+PFllYXI+MjAyMDwvWWVhcj48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Nb2VobGVyPC9BdXRob3I+PFllYXI+MjAyMDwvWWVhcj48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02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</w:tcPr>
          <w:p w14:paraId="128827CA" w14:textId="5E9957D6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ulti-country</w:t>
            </w:r>
          </w:p>
        </w:tc>
        <w:tc>
          <w:tcPr>
            <w:tcW w:w="1134" w:type="dxa"/>
            <w:noWrap/>
          </w:tcPr>
          <w:p w14:paraId="0C6B3A91" w14:textId="1B7A1831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</w:t>
            </w:r>
          </w:p>
        </w:tc>
        <w:tc>
          <w:tcPr>
            <w:tcW w:w="1455" w:type="dxa"/>
          </w:tcPr>
          <w:p w14:paraId="08B27969" w14:textId="327C3225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</w:tcPr>
          <w:p w14:paraId="41E8757B" w14:textId="4A717A06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</w:t>
            </w:r>
          </w:p>
        </w:tc>
        <w:tc>
          <w:tcPr>
            <w:tcW w:w="1559" w:type="dxa"/>
            <w:noWrap/>
          </w:tcPr>
          <w:p w14:paraId="0DEFBC57" w14:textId="75F24362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9</w:t>
            </w:r>
          </w:p>
        </w:tc>
        <w:tc>
          <w:tcPr>
            <w:tcW w:w="1276" w:type="dxa"/>
            <w:noWrap/>
          </w:tcPr>
          <w:p w14:paraId="4119021D" w14:textId="0069A6A0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214" w:type="dxa"/>
            <w:noWrap/>
          </w:tcPr>
          <w:p w14:paraId="7772E853" w14:textId="6D333D67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kern w:val="0"/>
                <w:sz w:val="22"/>
              </w:rPr>
              <w:t>6</w: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t>6.3</w:t>
            </w:r>
          </w:p>
        </w:tc>
        <w:tc>
          <w:tcPr>
            <w:tcW w:w="1196" w:type="dxa"/>
            <w:noWrap/>
          </w:tcPr>
          <w:p w14:paraId="0E47B789" w14:textId="61C77D58" w:rsidR="00226E48" w:rsidRPr="00E110C1" w:rsidRDefault="00226E48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kern w:val="0"/>
                <w:sz w:val="22"/>
              </w:rPr>
              <w:t>9</w:t>
            </w:r>
          </w:p>
        </w:tc>
      </w:tr>
      <w:tr w:rsidR="001F3E75" w:rsidRPr="00E110C1" w14:paraId="78D1CAA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77E6EAC" w14:textId="48280543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Oh,20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PaDwvQXV0aG9yPjxZZWFyPjIwMjE8L1llYXI+PFJlY051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PaDwvQXV0aG9yPjxZZWFyPjIwMjE8L1llYXI+PFJlY051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0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868899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131889A2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38</w:t>
            </w:r>
          </w:p>
        </w:tc>
        <w:tc>
          <w:tcPr>
            <w:tcW w:w="1455" w:type="dxa"/>
          </w:tcPr>
          <w:p w14:paraId="6722758F" w14:textId="26CBD7AA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F64C0C1" w14:textId="2523BD50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00</w:t>
            </w:r>
          </w:p>
        </w:tc>
        <w:tc>
          <w:tcPr>
            <w:tcW w:w="1559" w:type="dxa"/>
            <w:noWrap/>
            <w:hideMark/>
          </w:tcPr>
          <w:p w14:paraId="474368BB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38</w:t>
            </w:r>
          </w:p>
        </w:tc>
        <w:tc>
          <w:tcPr>
            <w:tcW w:w="1276" w:type="dxa"/>
            <w:noWrap/>
            <w:hideMark/>
          </w:tcPr>
          <w:p w14:paraId="0015A5C1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8</w:t>
            </w:r>
          </w:p>
        </w:tc>
        <w:tc>
          <w:tcPr>
            <w:tcW w:w="1214" w:type="dxa"/>
            <w:noWrap/>
            <w:hideMark/>
          </w:tcPr>
          <w:p w14:paraId="59848C18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3.0</w:t>
            </w:r>
          </w:p>
        </w:tc>
        <w:tc>
          <w:tcPr>
            <w:tcW w:w="1196" w:type="dxa"/>
            <w:noWrap/>
            <w:hideMark/>
          </w:tcPr>
          <w:p w14:paraId="4CFF4A4A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B334CB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35762D9" w14:textId="67C845F5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Oki,200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Pa2k8L0F1dGhvcj48WWVhcj4yMDA5PC9ZZWFyPjxSZWNO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Pa2k8L0F1dGhvcj48WWVhcj4yMDA5PC9ZZWFyPjxSZWNO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0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A77E91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4BBBBEAA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40</w:t>
            </w:r>
          </w:p>
        </w:tc>
        <w:tc>
          <w:tcPr>
            <w:tcW w:w="1455" w:type="dxa"/>
          </w:tcPr>
          <w:p w14:paraId="46BC6F55" w14:textId="751D56C4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C8E4CC8" w14:textId="3004E470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2</w:t>
            </w:r>
          </w:p>
        </w:tc>
        <w:tc>
          <w:tcPr>
            <w:tcW w:w="1559" w:type="dxa"/>
            <w:noWrap/>
            <w:hideMark/>
          </w:tcPr>
          <w:p w14:paraId="7A248A5E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18</w:t>
            </w:r>
          </w:p>
        </w:tc>
        <w:tc>
          <w:tcPr>
            <w:tcW w:w="1276" w:type="dxa"/>
            <w:noWrap/>
            <w:hideMark/>
          </w:tcPr>
          <w:p w14:paraId="66DD1FC6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4</w:t>
            </w:r>
          </w:p>
        </w:tc>
        <w:tc>
          <w:tcPr>
            <w:tcW w:w="1214" w:type="dxa"/>
            <w:noWrap/>
            <w:hideMark/>
          </w:tcPr>
          <w:p w14:paraId="4C18D0DC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0.3</w:t>
            </w:r>
          </w:p>
        </w:tc>
        <w:tc>
          <w:tcPr>
            <w:tcW w:w="1196" w:type="dxa"/>
            <w:noWrap/>
            <w:hideMark/>
          </w:tcPr>
          <w:p w14:paraId="6F11714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71D9651D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A13E56C" w14:textId="2CD64851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Oki,200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Pa2k8L0F1dGhvcj48WWVhcj4yMDA5PC9ZZWFyPjxSZWNO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TwvYWJici0xPjwvcGVyaW9kaWNhbD48YWx0LXBlcmlvZGljYWw+PGZ1bGwtdGl0bGU+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Pa2k8L0F1dGhvcj48WWVhcj4yMDA5PC9ZZWFyPjxSZWNO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05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Sakurai,200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YWt1cmFpPC9BdXRob3I+PFllYXI+MjAwNzwvWWVhcj48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YWt1cmFpPC9BdXRob3I+PFllYXI+MjAwNzwvWWVhcj48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0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8553640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77C51471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6</w:t>
            </w:r>
          </w:p>
        </w:tc>
        <w:tc>
          <w:tcPr>
            <w:tcW w:w="1455" w:type="dxa"/>
          </w:tcPr>
          <w:p w14:paraId="3AA0925E" w14:textId="01969E62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5EAE1B93" w14:textId="4607F721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1559" w:type="dxa"/>
            <w:noWrap/>
            <w:hideMark/>
          </w:tcPr>
          <w:p w14:paraId="5864BF3A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2</w:t>
            </w:r>
          </w:p>
        </w:tc>
        <w:tc>
          <w:tcPr>
            <w:tcW w:w="1276" w:type="dxa"/>
            <w:noWrap/>
            <w:hideMark/>
          </w:tcPr>
          <w:p w14:paraId="2C08F25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6E456DAF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0.7</w:t>
            </w:r>
          </w:p>
        </w:tc>
        <w:tc>
          <w:tcPr>
            <w:tcW w:w="1196" w:type="dxa"/>
            <w:noWrap/>
            <w:hideMark/>
          </w:tcPr>
          <w:p w14:paraId="788DC55C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3B1CB59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C08EBC4" w14:textId="34500544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Ottini,199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PdHRpbmk8L0F1dGhvcj48WWVhcj4xOTk3PC9ZZWFyPjxS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PdHRpbmk8L0F1dGhvcj48WWVhcj4xOTk3PC9ZZWFyPjxS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0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D499D23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3BC62D14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8</w:t>
            </w:r>
          </w:p>
        </w:tc>
        <w:tc>
          <w:tcPr>
            <w:tcW w:w="1455" w:type="dxa"/>
          </w:tcPr>
          <w:p w14:paraId="73F0A07C" w14:textId="227F6239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3CBC199B" w14:textId="3D1BF0C6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3</w:t>
            </w:r>
          </w:p>
        </w:tc>
        <w:tc>
          <w:tcPr>
            <w:tcW w:w="1559" w:type="dxa"/>
            <w:noWrap/>
            <w:hideMark/>
          </w:tcPr>
          <w:p w14:paraId="172F11C6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5</w:t>
            </w:r>
          </w:p>
        </w:tc>
        <w:tc>
          <w:tcPr>
            <w:tcW w:w="1276" w:type="dxa"/>
            <w:noWrap/>
            <w:hideMark/>
          </w:tcPr>
          <w:p w14:paraId="03C990D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6C5DBD2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.8</w:t>
            </w:r>
          </w:p>
        </w:tc>
        <w:tc>
          <w:tcPr>
            <w:tcW w:w="1196" w:type="dxa"/>
            <w:noWrap/>
            <w:hideMark/>
          </w:tcPr>
          <w:p w14:paraId="4F8EFA14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5D99739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76F6A60" w14:textId="5DD6CA0A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alli,200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WxsaTwvQXV0aG9yPjxZZWFyPjIwMDE8L1llYXI+PFJl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1NDE1LTk8L3BhZ2VzPjx2b2x1bWU+NjE8L3ZvbHVtZT48bnVtYmVyPjE0PC9udW1iZXI+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WxsaTwvQXV0aG9yPjxZZWFyPjIwMDE8L1llYXI+PFJl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0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850BCC4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0469A467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6</w:t>
            </w:r>
          </w:p>
        </w:tc>
        <w:tc>
          <w:tcPr>
            <w:tcW w:w="1455" w:type="dxa"/>
          </w:tcPr>
          <w:p w14:paraId="34E33CC1" w14:textId="253E4734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63D4C7FA" w14:textId="7149BCF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3</w:t>
            </w:r>
          </w:p>
        </w:tc>
        <w:tc>
          <w:tcPr>
            <w:tcW w:w="1559" w:type="dxa"/>
            <w:noWrap/>
            <w:hideMark/>
          </w:tcPr>
          <w:p w14:paraId="7508A360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3</w:t>
            </w:r>
          </w:p>
        </w:tc>
        <w:tc>
          <w:tcPr>
            <w:tcW w:w="1276" w:type="dxa"/>
            <w:noWrap/>
            <w:hideMark/>
          </w:tcPr>
          <w:p w14:paraId="677086BE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2EE2460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.1</w:t>
            </w:r>
          </w:p>
        </w:tc>
        <w:tc>
          <w:tcPr>
            <w:tcW w:w="1196" w:type="dxa"/>
            <w:noWrap/>
            <w:hideMark/>
          </w:tcPr>
          <w:p w14:paraId="64F672A8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FBD0A8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2F36807" w14:textId="636105DE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ark,201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XJrPC9BdXRob3I+PFllYXI+MjAxMDwvWWVhcj48UmVj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XJrPC9BdXRob3I+PFllYXI+MjAxMDwvWWVhcj48UmVj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0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EEAB307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2901770B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91</w:t>
            </w:r>
          </w:p>
        </w:tc>
        <w:tc>
          <w:tcPr>
            <w:tcW w:w="1455" w:type="dxa"/>
          </w:tcPr>
          <w:p w14:paraId="363BBE63" w14:textId="613E628A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840A029" w14:textId="0C9E76AF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8</w:t>
            </w:r>
          </w:p>
        </w:tc>
        <w:tc>
          <w:tcPr>
            <w:tcW w:w="1559" w:type="dxa"/>
            <w:noWrap/>
            <w:hideMark/>
          </w:tcPr>
          <w:p w14:paraId="224D237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3</w:t>
            </w:r>
          </w:p>
        </w:tc>
        <w:tc>
          <w:tcPr>
            <w:tcW w:w="1276" w:type="dxa"/>
            <w:noWrap/>
            <w:hideMark/>
          </w:tcPr>
          <w:p w14:paraId="0455FBD3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7</w:t>
            </w:r>
          </w:p>
        </w:tc>
        <w:tc>
          <w:tcPr>
            <w:tcW w:w="1214" w:type="dxa"/>
            <w:noWrap/>
            <w:hideMark/>
          </w:tcPr>
          <w:p w14:paraId="71AA8998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366D720C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FFF2F3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248D007" w14:textId="59D9D2F3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ark,201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XJrPC9BdXRob3I+PFllYXI+MjAxNzwvWWVhcj48UmVj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XJrPC9BdXRob3I+PFllYXI+MjAxNzwvWWVhcj48UmVj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E617C3A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0B531D4B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2</w:t>
            </w:r>
          </w:p>
        </w:tc>
        <w:tc>
          <w:tcPr>
            <w:tcW w:w="1455" w:type="dxa"/>
          </w:tcPr>
          <w:p w14:paraId="02E6AB90" w14:textId="3157415E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E978B69" w14:textId="2D03B941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66CBE15B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4</w:t>
            </w:r>
          </w:p>
        </w:tc>
        <w:tc>
          <w:tcPr>
            <w:tcW w:w="1276" w:type="dxa"/>
            <w:noWrap/>
            <w:hideMark/>
          </w:tcPr>
          <w:p w14:paraId="36915253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6</w:t>
            </w:r>
          </w:p>
        </w:tc>
        <w:tc>
          <w:tcPr>
            <w:tcW w:w="1214" w:type="dxa"/>
            <w:noWrap/>
            <w:hideMark/>
          </w:tcPr>
          <w:p w14:paraId="00101412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.5</w:t>
            </w:r>
          </w:p>
        </w:tc>
        <w:tc>
          <w:tcPr>
            <w:tcW w:w="1196" w:type="dxa"/>
            <w:noWrap/>
            <w:hideMark/>
          </w:tcPr>
          <w:p w14:paraId="03DEA8D2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04F005F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BC26D6B" w14:textId="2F017686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ascua,201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XNjdWE8L0F1dGhvcj48WWVhcj4yMDE1PC9ZZWFyPjxS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YXNjdWE8L0F1dGhvcj48WWVhcj4yMDE1PC9ZZWFyPjxS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CEC8ADC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pain</w:t>
            </w:r>
          </w:p>
        </w:tc>
        <w:tc>
          <w:tcPr>
            <w:tcW w:w="1134" w:type="dxa"/>
            <w:noWrap/>
            <w:hideMark/>
          </w:tcPr>
          <w:p w14:paraId="7CC17D43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5</w:t>
            </w:r>
          </w:p>
        </w:tc>
        <w:tc>
          <w:tcPr>
            <w:tcW w:w="1455" w:type="dxa"/>
          </w:tcPr>
          <w:p w14:paraId="35C921F4" w14:textId="7B7388F0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5EF7890" w14:textId="66506896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</w:t>
            </w:r>
          </w:p>
        </w:tc>
        <w:tc>
          <w:tcPr>
            <w:tcW w:w="1559" w:type="dxa"/>
            <w:noWrap/>
            <w:hideMark/>
          </w:tcPr>
          <w:p w14:paraId="6EF104A7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</w:t>
            </w:r>
          </w:p>
        </w:tc>
        <w:tc>
          <w:tcPr>
            <w:tcW w:w="1276" w:type="dxa"/>
            <w:noWrap/>
            <w:hideMark/>
          </w:tcPr>
          <w:p w14:paraId="2F4C5A6D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1F35E6D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71E54E0C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754DFB8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720B177" w14:textId="71A55EE7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ereira,201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ZXJlaXJhPC9BdXRob3I+PFllYXI+MjAxODwvWWVhcj48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ZXJlaXJhPC9BdXRob3I+PFllYXI+MjAxODwvWWVhcj48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C44DD94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azil</w:t>
            </w:r>
          </w:p>
        </w:tc>
        <w:tc>
          <w:tcPr>
            <w:tcW w:w="1134" w:type="dxa"/>
            <w:noWrap/>
            <w:hideMark/>
          </w:tcPr>
          <w:p w14:paraId="7F93678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22</w:t>
            </w:r>
          </w:p>
        </w:tc>
        <w:tc>
          <w:tcPr>
            <w:tcW w:w="1455" w:type="dxa"/>
          </w:tcPr>
          <w:p w14:paraId="29250AB6" w14:textId="4E4187DA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54F6B56D" w14:textId="002867DC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559" w:type="dxa"/>
            <w:noWrap/>
            <w:hideMark/>
          </w:tcPr>
          <w:p w14:paraId="179AF04A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2</w:t>
            </w:r>
          </w:p>
        </w:tc>
        <w:tc>
          <w:tcPr>
            <w:tcW w:w="1276" w:type="dxa"/>
            <w:noWrap/>
            <w:hideMark/>
          </w:tcPr>
          <w:p w14:paraId="2E010A9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79013107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.1</w:t>
            </w:r>
          </w:p>
        </w:tc>
        <w:tc>
          <w:tcPr>
            <w:tcW w:w="1196" w:type="dxa"/>
            <w:noWrap/>
            <w:hideMark/>
          </w:tcPr>
          <w:p w14:paraId="3DC2CD62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5238697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BB8069F" w14:textId="51B50513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ietrantonio,2019</w:t>
            </w:r>
            <w:bookmarkStart w:id="1" w:name="_Hlk102822421"/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aWV0cmFudG9uaW88L0F1dGhvcj48WWVhcj4yMDE5PC9Z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aWV0cmFudG9uaW88L0F1dGhvcj48WWVhcj4yMDE5PC9Z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bookmarkEnd w:id="1"/>
          </w:p>
        </w:tc>
        <w:tc>
          <w:tcPr>
            <w:tcW w:w="1663" w:type="dxa"/>
            <w:noWrap/>
            <w:hideMark/>
          </w:tcPr>
          <w:p w14:paraId="6DE2D6CE" w14:textId="4BE5135B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ulti-country</w:t>
            </w:r>
          </w:p>
        </w:tc>
        <w:tc>
          <w:tcPr>
            <w:tcW w:w="1134" w:type="dxa"/>
            <w:noWrap/>
            <w:hideMark/>
          </w:tcPr>
          <w:p w14:paraId="615F31EF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56</w:t>
            </w:r>
          </w:p>
        </w:tc>
        <w:tc>
          <w:tcPr>
            <w:tcW w:w="1455" w:type="dxa"/>
          </w:tcPr>
          <w:p w14:paraId="06ADF868" w14:textId="62BC9A2E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C0B8860" w14:textId="0D18ACE8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1</w:t>
            </w:r>
          </w:p>
        </w:tc>
        <w:tc>
          <w:tcPr>
            <w:tcW w:w="1559" w:type="dxa"/>
            <w:noWrap/>
            <w:hideMark/>
          </w:tcPr>
          <w:p w14:paraId="017B8998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35</w:t>
            </w:r>
          </w:p>
        </w:tc>
        <w:tc>
          <w:tcPr>
            <w:tcW w:w="1276" w:type="dxa"/>
            <w:noWrap/>
            <w:hideMark/>
          </w:tcPr>
          <w:p w14:paraId="7B5A40F7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9</w:t>
            </w:r>
          </w:p>
        </w:tc>
        <w:tc>
          <w:tcPr>
            <w:tcW w:w="1214" w:type="dxa"/>
            <w:noWrap/>
            <w:hideMark/>
          </w:tcPr>
          <w:p w14:paraId="507B3F23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0.1</w:t>
            </w:r>
          </w:p>
        </w:tc>
        <w:tc>
          <w:tcPr>
            <w:tcW w:w="1196" w:type="dxa"/>
            <w:noWrap/>
            <w:hideMark/>
          </w:tcPr>
          <w:p w14:paraId="23320D64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9</w:t>
            </w:r>
          </w:p>
        </w:tc>
      </w:tr>
      <w:tr w:rsidR="001F3E75" w:rsidRPr="00E110C1" w14:paraId="769383D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9335758" w14:textId="272F50F0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into,200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aW50bzwvQXV0aG9yPjxZZWFyPjIwMDA8L1llYXI+PFJl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aW50bzwvQXV0aG9yPjxZZWFyPjIwMDA8L1llYXI+PFJl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; Santos,199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os Santos&lt;/Author&gt;&lt;Year&gt;1996&lt;/Year&gt;&lt;RecNum&gt;684&lt;/RecNum&gt;&lt;DisplayText&gt;&lt;style face="superscript"&gt;115&lt;/style&gt;&lt;/DisplayText&gt;&lt;record&gt;&lt;rec-number&gt;684&lt;/rec-number&gt;&lt;foreign-keys&gt;&lt;key app="EN" db-id="wf0ar2wd7vz5wres0eaprtsrrd0aas52x9rv" timestamp="1651806368"&gt;684&lt;/key&gt;&lt;/foreign-keys&gt;&lt;ref-type name="Journal Article"&gt;17&lt;/ref-type&gt;&lt;contributors&gt;&lt;authors&gt;&lt;author&gt;dos Santos, N. R.&lt;/author&gt;&lt;author&gt;Seruca, R.&lt;/author&gt;&lt;author&gt;Constância, M.&lt;/author&gt;&lt;author&gt;Seixas, M.&lt;/author&gt;&lt;author&gt;Sobrinho-Simões, M.&lt;/author&gt;&lt;/authors&gt;&lt;/contributors&gt;&lt;auth-address&gt;Instituto de Patologia e Imunologia Molecular da Universidade Do Porto, Portugal.&lt;/auth-address&gt;&lt;titles&gt;&lt;title&gt;Microsatellite instability at multiple loci in gastric carcinoma: clinicopathologic implications and prognosis&lt;/title&gt;&lt;secondary-title&gt;Gastroenterology&lt;/secondary-title&gt;&lt;alt-title&gt;Gastroenterology&lt;/alt-title&gt;&lt;/titles&gt;&lt;periodical&gt;&lt;full-title&gt;Gastroenterology&lt;/full-title&gt;&lt;abbr-1&gt;Gastroenterology&lt;/abbr-1&gt;&lt;/periodical&gt;&lt;alt-periodical&gt;&lt;full-title&gt;Gastroenterology&lt;/full-title&gt;&lt;abbr-1&gt;Gastroenterology&lt;/abbr-1&gt;&lt;/alt-periodical&gt;&lt;pages&gt;38-44&lt;/pages&gt;&lt;volume&gt;110&lt;/volume&gt;&lt;number&gt;1&lt;/number&gt;&lt;edition&gt;1996/01/01&lt;/edition&gt;&lt;keywords&gt;&lt;keyword&gt;Carcinoma/*genetics/*pathology&lt;/keyword&gt;&lt;keyword&gt;*Chromosome Mapping&lt;/keyword&gt;&lt;keyword&gt;DNA Replication&lt;/keyword&gt;&lt;keyword&gt;DNA, Neoplasm/genetics&lt;/keyword&gt;&lt;keyword&gt;Humans&lt;/keyword&gt;&lt;keyword&gt;*Microsatellite Repeats&lt;/keyword&gt;&lt;keyword&gt;Ploidies&lt;/keyword&gt;&lt;keyword&gt;Prognosis&lt;/keyword&gt;&lt;keyword&gt;Stomach Neoplasms/*genetics/*pathology&lt;/keyword&gt;&lt;keyword&gt;Survival Analysis&lt;/keyword&gt;&lt;/keywords&gt;&lt;dates&gt;&lt;year&gt;1996&lt;/year&gt;&lt;pub-dates&gt;&lt;date&gt;Jan&lt;/date&gt;&lt;/pub-dates&gt;&lt;/dates&gt;&lt;isbn&gt;0016-5085 (Print)&amp;#xD;0016-5085&lt;/isbn&gt;&lt;accession-num&gt;8536886&lt;/accession-num&gt;&lt;urls&gt;&lt;/urls&gt;&lt;electronic-resource-num&gt;10.1053/gast.1996.v110.pm8536886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1AAA5A2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ortugal</w:t>
            </w:r>
          </w:p>
        </w:tc>
        <w:tc>
          <w:tcPr>
            <w:tcW w:w="1134" w:type="dxa"/>
            <w:noWrap/>
            <w:hideMark/>
          </w:tcPr>
          <w:p w14:paraId="7EF45332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7</w:t>
            </w:r>
          </w:p>
        </w:tc>
        <w:tc>
          <w:tcPr>
            <w:tcW w:w="1455" w:type="dxa"/>
          </w:tcPr>
          <w:p w14:paraId="5E2ACF6A" w14:textId="7873BD6F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E289DDF" w14:textId="5B1F6321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8</w:t>
            </w:r>
          </w:p>
        </w:tc>
        <w:tc>
          <w:tcPr>
            <w:tcW w:w="1559" w:type="dxa"/>
            <w:noWrap/>
            <w:hideMark/>
          </w:tcPr>
          <w:p w14:paraId="773D65D3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9</w:t>
            </w:r>
          </w:p>
        </w:tc>
        <w:tc>
          <w:tcPr>
            <w:tcW w:w="1276" w:type="dxa"/>
            <w:noWrap/>
            <w:hideMark/>
          </w:tcPr>
          <w:p w14:paraId="09784C90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</w:t>
            </w:r>
          </w:p>
        </w:tc>
        <w:tc>
          <w:tcPr>
            <w:tcW w:w="1214" w:type="dxa"/>
            <w:noWrap/>
            <w:hideMark/>
          </w:tcPr>
          <w:p w14:paraId="671DDBFE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9.1</w:t>
            </w:r>
          </w:p>
        </w:tc>
        <w:tc>
          <w:tcPr>
            <w:tcW w:w="1196" w:type="dxa"/>
            <w:noWrap/>
            <w:hideMark/>
          </w:tcPr>
          <w:p w14:paraId="7F8D9B80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8FEEA7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435E989" w14:textId="31A21D5F" w:rsidR="001F3E75" w:rsidRPr="00E110C1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olom,201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b2xvbTwvQXV0aG9yPjxZZWFyPjIwMTg8L1llYXI+PFJl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b2xvbTwvQXV0aG9yPjxZZWFyPjIwMTg8L1llYXI+PFJl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1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34CEE2E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, German</w:t>
            </w:r>
          </w:p>
        </w:tc>
        <w:tc>
          <w:tcPr>
            <w:tcW w:w="1134" w:type="dxa"/>
            <w:noWrap/>
            <w:hideMark/>
          </w:tcPr>
          <w:p w14:paraId="47E91100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76</w:t>
            </w:r>
          </w:p>
        </w:tc>
        <w:tc>
          <w:tcPr>
            <w:tcW w:w="1455" w:type="dxa"/>
          </w:tcPr>
          <w:p w14:paraId="359F86F6" w14:textId="0B374CA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533E1A8B" w14:textId="2B63FAF6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</w:t>
            </w:r>
          </w:p>
        </w:tc>
        <w:tc>
          <w:tcPr>
            <w:tcW w:w="1559" w:type="dxa"/>
            <w:noWrap/>
            <w:hideMark/>
          </w:tcPr>
          <w:p w14:paraId="108D35C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2</w:t>
            </w:r>
          </w:p>
        </w:tc>
        <w:tc>
          <w:tcPr>
            <w:tcW w:w="1276" w:type="dxa"/>
            <w:noWrap/>
            <w:hideMark/>
          </w:tcPr>
          <w:p w14:paraId="14546FEE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6</w:t>
            </w:r>
          </w:p>
        </w:tc>
        <w:tc>
          <w:tcPr>
            <w:tcW w:w="1214" w:type="dxa"/>
            <w:noWrap/>
            <w:hideMark/>
          </w:tcPr>
          <w:p w14:paraId="0656BB21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6.8</w:t>
            </w:r>
          </w:p>
        </w:tc>
        <w:tc>
          <w:tcPr>
            <w:tcW w:w="1196" w:type="dxa"/>
            <w:noWrap/>
            <w:hideMark/>
          </w:tcPr>
          <w:p w14:paraId="4855A745" w14:textId="77777777" w:rsidR="001F3E75" w:rsidRPr="00E110C1" w:rsidRDefault="001F3E75" w:rsidP="0022651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2692283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674CBDE" w14:textId="06F00BF8" w:rsidR="001F3E75" w:rsidRPr="008A6B1E" w:rsidRDefault="001F3E75" w:rsidP="0022651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</w:pPr>
            <w:r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lastRenderedPageBreak/>
              <w:t>Polom,201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Qb2xvbTwvQXV0aG9yPjxZZWFyPjIwMTk8L1llYXI+PFJl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Qb2xvbTwvQXV0aG9yPjxZZWFyPjIwMTk8L1llYXI+PFJl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8A6B1E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  <w:lang w:val="it-IT"/>
              </w:rPr>
              <w:t>11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t>; Polom,201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Qb2xvbTwvQXV0aG9yPjxZZWFyPjIwMTY8L1llYXI+PFJl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Qb2xvbTwvQXV0aG9yPjxZZWFyPjIwMTY8L1llYXI+PFJl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8A6B1E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  <w:lang w:val="it-IT"/>
              </w:rPr>
              <w:t>118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t>; Pedrazzani,200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/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 &lt;EndNote&gt;&lt;Cite&gt;&lt;Author&gt;Pedrazzani&lt;/Author&gt;&lt;Year&gt;2009&lt;/Year&gt;&lt;RecNum&gt;688&lt;/RecNum&gt;&lt;DisplayText&gt;&lt;style face="superscript"&gt;119&lt;/style&gt;&lt;/DisplayText&gt;&lt;record&gt;&lt;rec-number&gt;688&lt;/rec-number&gt;&lt;foreign-keys&gt;&lt;key app="EN" db-id="wf0ar2wd7vz5wres0eaprtsrrd0aas52x9rv" timestamp="1651806546"&gt;688&lt;/key&gt;&lt;/foreign-keys&gt;&lt;ref-type name="Journal Article"&gt;17&lt;/ref-type&gt;&lt;contributors&gt;&lt;authors&gt;&lt;author&gt;Pedrazzani, C.&lt;/author&gt;&lt;author&gt;Corso, G.&lt;/author&gt;&lt;author&gt;Velho, S.&lt;/author&gt;&lt;author&gt;Leite, M.&lt;/author&gt;&lt;author&gt;Pascale, V.&lt;/author&gt;&lt;author&gt;Bettarini, F.&lt;/author&gt;&lt;author&gt;Marrelli, D.&lt;/author&gt;&lt;author&gt;Seruca, R.&lt;/author&gt;&lt;author&gt;Roviello, F.&lt;/author&gt;&lt;/authors&gt;&lt;/contributors&gt;&lt;auth-address&gt;Department of Human Pathology and Oncology, Unit of Surgical Oncology, University of Siena, Policlinico Le Scotte, 53100 Siena, Italy. pedrazzani@unisi.it&lt;/auth-address&gt;&lt;titles&gt;&lt;title&gt;Evidence of tumor microsatellite instability in gastric cancer with familial aggregation&lt;/title&gt;&lt;secondary-title&gt;Fam Cancer&lt;/secondary-title&gt;&lt;alt-title&gt;Familial cancer&lt;/alt-title&gt;&lt;/titles&gt;&lt;periodical&gt;&lt;full-title&gt;Fam Cancer&lt;/full-title&gt;&lt;abbr-1&gt;Familial cancer&lt;/abbr-1&gt;&lt;/periodical&gt;&lt;alt-periodical&gt;&lt;full-title&gt;Fam Cancer&lt;/full-title&gt;&lt;abbr-1&gt;Familial cancer&lt;/abbr-1&gt;&lt;/alt-periodical&gt;&lt;pages&gt;215-20&lt;/pages&gt;&lt;volume&gt;8&lt;/volume&gt;&lt;number&gt;3&lt;/number&gt;&lt;edition&gt;2009/01/20&lt;/edition&gt;&lt;keywords&gt;&lt;keyword&gt;Adaptor Proteins, Signal Transducing&lt;/keyword&gt;&lt;keyword&gt;Aged&lt;/keyword&gt;&lt;keyword&gt;Colonic Neoplasms/genetics&lt;/keyword&gt;&lt;keyword&gt;Family&lt;/keyword&gt;&lt;keyword&gt;Female&lt;/keyword&gt;&lt;keyword&gt;Genetic Predisposition to Disease/genetics&lt;/keyword&gt;&lt;keyword&gt;Humans&lt;/keyword&gt;&lt;keyword&gt;Male&lt;/keyword&gt;&lt;keyword&gt;*Microsatellite Instability&lt;/keyword&gt;&lt;keyword&gt;Middle Aged&lt;/keyword&gt;&lt;keyword&gt;Stomach Neoplasms/*genetics/pathology&lt;/keyword&gt;&lt;/keywords&gt;&lt;dates&gt;&lt;year&gt;2009&lt;/year&gt;&lt;/dates&gt;&lt;isbn&gt;1389-9600&lt;/isbn&gt;&lt;accession-num&gt;19152022&lt;/accession-num&gt;&lt;urls&gt;&lt;/urls&gt;&lt;electronic-resource-num&gt;10.1007/s10689-008-9231-7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8A6B1E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  <w:lang w:val="it-IT"/>
              </w:rPr>
              <w:t>11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t>; Marrelli,201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NYXJyZWxsaTwvQXV0aG9yPjxZZWFyPjIwMTY8L1llYXI+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NYXJyZWxsaTwvQXV0aG9yPjxZZWFyPjIwMTY8L1llYXI+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8A6B1E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  <w:lang w:val="it-IT"/>
              </w:rPr>
              <w:t>12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t>; Corso,200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b3JzbzwvQXV0aG9yPjxZZWFyPjIwMDk8L1llYXI+PFJl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=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b3JzbzwvQXV0aG9yPjxZZWFyPjIwMDk8L1llYXI+PFJl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==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8A6B1E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  <w:lang w:val="it-IT"/>
              </w:rPr>
              <w:t>1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t>; Corso,201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b3JzbzwvQXV0aG9yPjxZZWFyPjIwMTE8L1llYXI+PFJl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Db3JzbzwvQXV0aG9yPjxZZWFyPjIwMTE8L1llYXI+PFJl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</w:fldData>
              </w:fldChar>
            </w:r>
            <w:r w:rsidR="00226E48" w:rsidRPr="008A6B1E">
              <w:rPr>
                <w:rFonts w:ascii="Times New Roman" w:eastAsia="DengXian" w:hAnsi="Times New Roman" w:cs="Times New Roman"/>
                <w:kern w:val="0"/>
                <w:sz w:val="22"/>
                <w:lang w:val="it-IT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8A6B1E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  <w:lang w:val="it-IT"/>
              </w:rPr>
              <w:t>12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9BDBCD2" w14:textId="77777777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49C364B0" w14:textId="77777777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95</w:t>
            </w:r>
          </w:p>
        </w:tc>
        <w:tc>
          <w:tcPr>
            <w:tcW w:w="1455" w:type="dxa"/>
          </w:tcPr>
          <w:p w14:paraId="33ADFFC5" w14:textId="638469EC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67FA9EA2" w14:textId="44094BCE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21</w:t>
            </w:r>
          </w:p>
        </w:tc>
        <w:tc>
          <w:tcPr>
            <w:tcW w:w="1559" w:type="dxa"/>
            <w:noWrap/>
            <w:hideMark/>
          </w:tcPr>
          <w:p w14:paraId="14A49FDF" w14:textId="77777777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74</w:t>
            </w:r>
          </w:p>
        </w:tc>
        <w:tc>
          <w:tcPr>
            <w:tcW w:w="1276" w:type="dxa"/>
            <w:noWrap/>
            <w:hideMark/>
          </w:tcPr>
          <w:p w14:paraId="0A95DA86" w14:textId="77777777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5</w:t>
            </w:r>
          </w:p>
        </w:tc>
        <w:tc>
          <w:tcPr>
            <w:tcW w:w="1214" w:type="dxa"/>
            <w:noWrap/>
            <w:hideMark/>
          </w:tcPr>
          <w:p w14:paraId="31ECF61C" w14:textId="77777777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0.0</w:t>
            </w:r>
          </w:p>
        </w:tc>
        <w:tc>
          <w:tcPr>
            <w:tcW w:w="1196" w:type="dxa"/>
            <w:noWrap/>
            <w:hideMark/>
          </w:tcPr>
          <w:p w14:paraId="6AAA692F" w14:textId="77777777" w:rsidR="001F3E75" w:rsidRPr="00E110C1" w:rsidRDefault="001F3E75" w:rsidP="00226E48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9</w:t>
            </w:r>
          </w:p>
        </w:tc>
      </w:tr>
      <w:tr w:rsidR="001F3E75" w:rsidRPr="00E110C1" w14:paraId="3DBC52C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01C736E" w14:textId="54831C22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retzsch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cmV0enNjaDwvQXV0aG9yPjxZZWFyPjIwMjI8L1llYXI+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QcmV0enNjaDwvQXV0aG9yPjxZZWFyPjIwMjI8L1llYXI+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2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E85336D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ermany</w:t>
            </w:r>
          </w:p>
        </w:tc>
        <w:tc>
          <w:tcPr>
            <w:tcW w:w="1134" w:type="dxa"/>
            <w:noWrap/>
            <w:hideMark/>
          </w:tcPr>
          <w:p w14:paraId="779F6DC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89</w:t>
            </w:r>
          </w:p>
        </w:tc>
        <w:tc>
          <w:tcPr>
            <w:tcW w:w="1455" w:type="dxa"/>
          </w:tcPr>
          <w:p w14:paraId="0A0E68E7" w14:textId="43059F52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3A4490D7" w14:textId="3539EB8E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9</w:t>
            </w:r>
          </w:p>
        </w:tc>
        <w:tc>
          <w:tcPr>
            <w:tcW w:w="1559" w:type="dxa"/>
            <w:noWrap/>
            <w:hideMark/>
          </w:tcPr>
          <w:p w14:paraId="73755EA5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70</w:t>
            </w:r>
          </w:p>
        </w:tc>
        <w:tc>
          <w:tcPr>
            <w:tcW w:w="1276" w:type="dxa"/>
            <w:noWrap/>
            <w:hideMark/>
          </w:tcPr>
          <w:p w14:paraId="78BCD84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7FC1EAD7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3.0</w:t>
            </w:r>
          </w:p>
        </w:tc>
        <w:tc>
          <w:tcPr>
            <w:tcW w:w="1196" w:type="dxa"/>
            <w:noWrap/>
            <w:hideMark/>
          </w:tcPr>
          <w:p w14:paraId="4D5B2C3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A6C1C8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CBFC453" w14:textId="6AADBE21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Quaas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RdWFhczwvQXV0aG9yPjxZZWFyPjIwMjE8L1llYXI+PFJl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RdWFhczwvQXV0aG9yPjxZZWFyPjIwMjE8L1llYXI+PFJl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2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3DB9AE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Germany</w:t>
            </w:r>
          </w:p>
        </w:tc>
        <w:tc>
          <w:tcPr>
            <w:tcW w:w="1134" w:type="dxa"/>
            <w:noWrap/>
            <w:hideMark/>
          </w:tcPr>
          <w:p w14:paraId="05DF88F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2</w:t>
            </w:r>
          </w:p>
        </w:tc>
        <w:tc>
          <w:tcPr>
            <w:tcW w:w="1455" w:type="dxa"/>
          </w:tcPr>
          <w:p w14:paraId="1FFCF9CA" w14:textId="1A9628EA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6B9679B8" w14:textId="65DB0FE0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4</w:t>
            </w:r>
          </w:p>
        </w:tc>
        <w:tc>
          <w:tcPr>
            <w:tcW w:w="1559" w:type="dxa"/>
            <w:noWrap/>
            <w:hideMark/>
          </w:tcPr>
          <w:p w14:paraId="06C869B4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38</w:t>
            </w:r>
          </w:p>
        </w:tc>
        <w:tc>
          <w:tcPr>
            <w:tcW w:w="1276" w:type="dxa"/>
            <w:noWrap/>
            <w:hideMark/>
          </w:tcPr>
          <w:p w14:paraId="518BDA8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D4C745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6.3</w:t>
            </w:r>
          </w:p>
        </w:tc>
        <w:tc>
          <w:tcPr>
            <w:tcW w:w="1196" w:type="dxa"/>
            <w:noWrap/>
            <w:hideMark/>
          </w:tcPr>
          <w:p w14:paraId="7917357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3B3CD75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08F6DB0" w14:textId="3DD93AF6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amos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YW1vczwvQXV0aG9yPjxZZWFyPjIwMjE8L1llYXI+PFJl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YW1vczwvQXV0aG9yPjxZZWFyPjIwMjE8L1llYXI+PFJl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2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96FE270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Brazil</w:t>
            </w:r>
          </w:p>
        </w:tc>
        <w:tc>
          <w:tcPr>
            <w:tcW w:w="1134" w:type="dxa"/>
            <w:noWrap/>
            <w:hideMark/>
          </w:tcPr>
          <w:p w14:paraId="3A336945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87</w:t>
            </w:r>
          </w:p>
        </w:tc>
        <w:tc>
          <w:tcPr>
            <w:tcW w:w="1455" w:type="dxa"/>
          </w:tcPr>
          <w:p w14:paraId="06AED8D3" w14:textId="7419C91C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615A4BDD" w14:textId="4707860F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</w:t>
            </w:r>
          </w:p>
        </w:tc>
        <w:tc>
          <w:tcPr>
            <w:tcW w:w="1559" w:type="dxa"/>
            <w:noWrap/>
            <w:hideMark/>
          </w:tcPr>
          <w:p w14:paraId="601D484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29</w:t>
            </w:r>
          </w:p>
        </w:tc>
        <w:tc>
          <w:tcPr>
            <w:tcW w:w="1276" w:type="dxa"/>
            <w:noWrap/>
            <w:hideMark/>
          </w:tcPr>
          <w:p w14:paraId="5E6ADAA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</w:t>
            </w:r>
          </w:p>
        </w:tc>
        <w:tc>
          <w:tcPr>
            <w:tcW w:w="1214" w:type="dxa"/>
            <w:noWrap/>
            <w:hideMark/>
          </w:tcPr>
          <w:p w14:paraId="44542DF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0.0</w:t>
            </w:r>
          </w:p>
        </w:tc>
        <w:tc>
          <w:tcPr>
            <w:tcW w:w="1196" w:type="dxa"/>
            <w:noWrap/>
            <w:hideMark/>
          </w:tcPr>
          <w:p w14:paraId="6C740DA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1F3E75" w:rsidRPr="00E110C1" w14:paraId="15DE7D4D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81D5735" w14:textId="01B1E80B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Renault,199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SZW5hdWx0PC9BdXRob3I+PFllYXI+MTk5NjwvWWVhcj48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SZW5hdWx0PC9BdXRob3I+PFllYXI+MTk5NjwvWWVhcj48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2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8A74DB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5C26FF40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0</w:t>
            </w:r>
          </w:p>
        </w:tc>
        <w:tc>
          <w:tcPr>
            <w:tcW w:w="1455" w:type="dxa"/>
          </w:tcPr>
          <w:p w14:paraId="0CC37265" w14:textId="76413092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5F1B282B" w14:textId="7CC0D54A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2FE0E55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7</w:t>
            </w:r>
          </w:p>
        </w:tc>
        <w:tc>
          <w:tcPr>
            <w:tcW w:w="1276" w:type="dxa"/>
            <w:noWrap/>
            <w:hideMark/>
          </w:tcPr>
          <w:p w14:paraId="61CC28A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03F8E63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51466D5E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5EDF64A5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379B7C3" w14:textId="09E6FE1F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Rugge,200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dWdnZTwvQXV0aG9yPjxZZWFyPjIwMDU8L1llYXI+PFJl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SdWdnZTwvQXV0aG9yPjxZZWFyPjIwMDU8L1llYXI+PFJl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2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F8B5D93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Italy</w:t>
            </w:r>
          </w:p>
        </w:tc>
        <w:tc>
          <w:tcPr>
            <w:tcW w:w="1134" w:type="dxa"/>
            <w:noWrap/>
            <w:hideMark/>
          </w:tcPr>
          <w:p w14:paraId="503CB2AF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5</w:t>
            </w:r>
          </w:p>
        </w:tc>
        <w:tc>
          <w:tcPr>
            <w:tcW w:w="1455" w:type="dxa"/>
          </w:tcPr>
          <w:p w14:paraId="747B8453" w14:textId="6E9A1604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439FCDD3" w14:textId="41083F91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1559" w:type="dxa"/>
            <w:noWrap/>
            <w:hideMark/>
          </w:tcPr>
          <w:p w14:paraId="64A7E0DB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276" w:type="dxa"/>
            <w:noWrap/>
            <w:hideMark/>
          </w:tcPr>
          <w:p w14:paraId="176A1D29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5CED5B13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18CBD60D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342832F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B25096D" w14:textId="28D74C2E" w:rsidR="001F3E75" w:rsidRPr="00E110C1" w:rsidRDefault="001F3E75" w:rsidP="006D6BBF">
            <w:pPr>
              <w:widowControl/>
              <w:spacing w:line="48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chlintl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2hsaW50bDwvQXV0aG9yPjxZZWFyPjIwMjI8L1llYXI+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2hsaW50bDwvQXV0aG9yPjxZZWFyPjIwMjI8L1llYXI+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2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6E75B43" w14:textId="77777777" w:rsidR="001F3E75" w:rsidRPr="00E110C1" w:rsidRDefault="001F3E75" w:rsidP="006D6BB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Austria</w:t>
            </w:r>
          </w:p>
        </w:tc>
        <w:tc>
          <w:tcPr>
            <w:tcW w:w="1134" w:type="dxa"/>
            <w:noWrap/>
            <w:hideMark/>
          </w:tcPr>
          <w:p w14:paraId="05AAAD8D" w14:textId="77777777" w:rsidR="001F3E75" w:rsidRPr="00E110C1" w:rsidRDefault="001F3E75" w:rsidP="006D6BB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9</w:t>
            </w:r>
          </w:p>
        </w:tc>
        <w:tc>
          <w:tcPr>
            <w:tcW w:w="1455" w:type="dxa"/>
          </w:tcPr>
          <w:p w14:paraId="5A8692E4" w14:textId="7685541B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, NGS</w:t>
            </w:r>
          </w:p>
        </w:tc>
        <w:tc>
          <w:tcPr>
            <w:tcW w:w="1276" w:type="dxa"/>
            <w:noWrap/>
            <w:hideMark/>
          </w:tcPr>
          <w:p w14:paraId="7FD0BDA8" w14:textId="41905E83" w:rsidR="001F3E75" w:rsidRPr="00E110C1" w:rsidRDefault="001F3E75" w:rsidP="006D6BB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0608C228" w14:textId="77777777" w:rsidR="001F3E75" w:rsidRPr="00E110C1" w:rsidRDefault="001F3E75" w:rsidP="006D6BB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1</w:t>
            </w:r>
          </w:p>
        </w:tc>
        <w:tc>
          <w:tcPr>
            <w:tcW w:w="1276" w:type="dxa"/>
            <w:noWrap/>
            <w:hideMark/>
          </w:tcPr>
          <w:p w14:paraId="190D3035" w14:textId="77777777" w:rsidR="001F3E75" w:rsidRPr="00E110C1" w:rsidRDefault="001F3E75" w:rsidP="006D6BB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</w:t>
            </w:r>
          </w:p>
        </w:tc>
        <w:tc>
          <w:tcPr>
            <w:tcW w:w="1214" w:type="dxa"/>
            <w:noWrap/>
            <w:hideMark/>
          </w:tcPr>
          <w:p w14:paraId="29FF1328" w14:textId="77777777" w:rsidR="001F3E75" w:rsidRPr="00E110C1" w:rsidRDefault="001F3E75" w:rsidP="006D6BB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398EBE52" w14:textId="77777777" w:rsidR="001F3E75" w:rsidRPr="00E110C1" w:rsidRDefault="001F3E75" w:rsidP="006D6BB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4E5F66C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5392700" w14:textId="0B40992C" w:rsidR="001F3E75" w:rsidRPr="00E110C1" w:rsidRDefault="001F3E75" w:rsidP="004369CF">
            <w:pPr>
              <w:widowControl/>
              <w:spacing w:line="48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chneider,200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2huZWlkZXI8L0F1dGhvcj48WWVhcj4yMDAwPC9ZZWFy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Y2huZWlkZXI8L0F1dGhvcj48WWVhcj4yMDAwPC9ZZWFy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2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C99CD9D" w14:textId="19EB7044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S, Colombia, Chile, Korea</w:t>
            </w:r>
          </w:p>
        </w:tc>
        <w:tc>
          <w:tcPr>
            <w:tcW w:w="1134" w:type="dxa"/>
            <w:noWrap/>
            <w:hideMark/>
          </w:tcPr>
          <w:p w14:paraId="37073B57" w14:textId="77777777" w:rsidR="001F3E75" w:rsidRPr="00E110C1" w:rsidRDefault="001F3E75" w:rsidP="004369C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9</w:t>
            </w:r>
          </w:p>
        </w:tc>
        <w:tc>
          <w:tcPr>
            <w:tcW w:w="1455" w:type="dxa"/>
          </w:tcPr>
          <w:p w14:paraId="546D4374" w14:textId="2B66E8C4" w:rsidR="001F3E75" w:rsidRPr="00E110C1" w:rsidRDefault="001F3E75" w:rsidP="004369C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B7C463C" w14:textId="77BE23B8" w:rsidR="001F3E75" w:rsidRPr="00E110C1" w:rsidRDefault="001F3E75" w:rsidP="004369C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9</w:t>
            </w:r>
          </w:p>
        </w:tc>
        <w:tc>
          <w:tcPr>
            <w:tcW w:w="1559" w:type="dxa"/>
            <w:noWrap/>
            <w:hideMark/>
          </w:tcPr>
          <w:p w14:paraId="599F262A" w14:textId="77777777" w:rsidR="001F3E75" w:rsidRPr="00E110C1" w:rsidRDefault="001F3E75" w:rsidP="004369C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0</w:t>
            </w:r>
          </w:p>
        </w:tc>
        <w:tc>
          <w:tcPr>
            <w:tcW w:w="1276" w:type="dxa"/>
            <w:noWrap/>
            <w:hideMark/>
          </w:tcPr>
          <w:p w14:paraId="49880634" w14:textId="77777777" w:rsidR="001F3E75" w:rsidRPr="00E110C1" w:rsidRDefault="001F3E75" w:rsidP="004369C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214" w:type="dxa"/>
            <w:noWrap/>
            <w:hideMark/>
          </w:tcPr>
          <w:p w14:paraId="0262D6C8" w14:textId="77777777" w:rsidR="001F3E75" w:rsidRPr="00E110C1" w:rsidRDefault="001F3E75" w:rsidP="004369C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.0</w:t>
            </w:r>
          </w:p>
        </w:tc>
        <w:tc>
          <w:tcPr>
            <w:tcW w:w="1196" w:type="dxa"/>
            <w:noWrap/>
            <w:hideMark/>
          </w:tcPr>
          <w:p w14:paraId="24D65AA0" w14:textId="77777777" w:rsidR="001F3E75" w:rsidRPr="00E110C1" w:rsidRDefault="001F3E75" w:rsidP="004369CF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1DFE59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CF77335" w14:textId="2A8137E6" w:rsidR="001F3E75" w:rsidRPr="00E110C1" w:rsidRDefault="001F3E75" w:rsidP="004369CF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eo,200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ZW88L0F1dGhvcj48WWVhcj4yMDA5PC9ZZWFyPjxSZWNO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ZW88L0F1dGhvcj48WWVhcj4yMDA5PC9ZZWFyPjxSZWNO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C0B7C9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Korea</w:t>
            </w:r>
          </w:p>
        </w:tc>
        <w:tc>
          <w:tcPr>
            <w:tcW w:w="1134" w:type="dxa"/>
            <w:noWrap/>
            <w:hideMark/>
          </w:tcPr>
          <w:p w14:paraId="1CBD432D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28</w:t>
            </w:r>
          </w:p>
        </w:tc>
        <w:tc>
          <w:tcPr>
            <w:tcW w:w="1455" w:type="dxa"/>
          </w:tcPr>
          <w:p w14:paraId="621105C9" w14:textId="090D8932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23C6CBBF" w14:textId="7EC18B7C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7</w:t>
            </w:r>
          </w:p>
        </w:tc>
        <w:tc>
          <w:tcPr>
            <w:tcW w:w="1559" w:type="dxa"/>
            <w:noWrap/>
            <w:hideMark/>
          </w:tcPr>
          <w:p w14:paraId="1C833348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01</w:t>
            </w:r>
          </w:p>
        </w:tc>
        <w:tc>
          <w:tcPr>
            <w:tcW w:w="1276" w:type="dxa"/>
            <w:noWrap/>
            <w:hideMark/>
          </w:tcPr>
          <w:p w14:paraId="70532346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407D37A1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2.3</w:t>
            </w:r>
          </w:p>
        </w:tc>
        <w:tc>
          <w:tcPr>
            <w:tcW w:w="1196" w:type="dxa"/>
            <w:noWrap/>
            <w:hideMark/>
          </w:tcPr>
          <w:p w14:paraId="1ECBF76D" w14:textId="77777777" w:rsidR="001F3E75" w:rsidRPr="00E110C1" w:rsidRDefault="001F3E75" w:rsidP="004369CF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B792974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576C4C4" w14:textId="065F10C8" w:rsidR="001F3E75" w:rsidRPr="00E110C1" w:rsidRDefault="001F3E75" w:rsidP="00614544">
            <w:pPr>
              <w:widowControl/>
              <w:spacing w:line="480" w:lineRule="auto"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epulveda,1999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ZXB1bHZlZGE8L0F1dGhvcj48WWVhcj4xOTk5PC9ZZWFy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ZXB1bHZlZGE8L0F1dGhvcj48WWVhcj4xOTk5PC9ZZWFy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8676BEB" w14:textId="7B9AA7D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US, Colombia, Korea</w:t>
            </w:r>
          </w:p>
        </w:tc>
        <w:tc>
          <w:tcPr>
            <w:tcW w:w="1134" w:type="dxa"/>
            <w:noWrap/>
            <w:hideMark/>
          </w:tcPr>
          <w:p w14:paraId="269F1527" w14:textId="77777777" w:rsidR="001F3E75" w:rsidRPr="00E110C1" w:rsidRDefault="001F3E75" w:rsidP="00614544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</w:t>
            </w:r>
          </w:p>
        </w:tc>
        <w:tc>
          <w:tcPr>
            <w:tcW w:w="1455" w:type="dxa"/>
          </w:tcPr>
          <w:p w14:paraId="29E09DF8" w14:textId="750DEC8F" w:rsidR="001F3E75" w:rsidRPr="00E110C1" w:rsidRDefault="001F3E75" w:rsidP="00614544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FFB41C6" w14:textId="4217E608" w:rsidR="001F3E75" w:rsidRPr="00E110C1" w:rsidRDefault="001F3E75" w:rsidP="00614544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25172325" w14:textId="77777777" w:rsidR="001F3E75" w:rsidRPr="00E110C1" w:rsidRDefault="001F3E75" w:rsidP="00614544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2</w:t>
            </w:r>
          </w:p>
        </w:tc>
        <w:tc>
          <w:tcPr>
            <w:tcW w:w="1276" w:type="dxa"/>
            <w:noWrap/>
            <w:hideMark/>
          </w:tcPr>
          <w:p w14:paraId="03AC1098" w14:textId="77777777" w:rsidR="001F3E75" w:rsidRPr="00E110C1" w:rsidRDefault="001F3E75" w:rsidP="00614544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7B055C00" w14:textId="77777777" w:rsidR="001F3E75" w:rsidRPr="00E110C1" w:rsidRDefault="001F3E75" w:rsidP="00614544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17A76277" w14:textId="77777777" w:rsidR="001F3E75" w:rsidRPr="00E110C1" w:rsidRDefault="001F3E75" w:rsidP="00614544">
            <w:pPr>
              <w:widowControl/>
              <w:spacing w:line="480" w:lineRule="auto"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8F2045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237FFC9" w14:textId="32941326" w:rsidR="001F3E75" w:rsidRPr="00E110C1" w:rsidRDefault="001F3E75" w:rsidP="00614544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eruca,199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ZXJ1Y2E8L0F1dGhvcj48WWVhcj4xOTk1PC9ZZWFyPjxS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ZXJ1Y2E8L0F1dGhvcj48WWVhcj4xOTk1PC9ZZWFyPjxS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95CA825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ortugal</w:t>
            </w:r>
          </w:p>
        </w:tc>
        <w:tc>
          <w:tcPr>
            <w:tcW w:w="1134" w:type="dxa"/>
            <w:noWrap/>
            <w:hideMark/>
          </w:tcPr>
          <w:p w14:paraId="38DC2ED4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4</w:t>
            </w:r>
          </w:p>
        </w:tc>
        <w:tc>
          <w:tcPr>
            <w:tcW w:w="1455" w:type="dxa"/>
          </w:tcPr>
          <w:p w14:paraId="3EC1D923" w14:textId="32391BEB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1FD47F7" w14:textId="2918FD80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1559" w:type="dxa"/>
            <w:noWrap/>
            <w:hideMark/>
          </w:tcPr>
          <w:p w14:paraId="1CBEBD7A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3</w:t>
            </w:r>
          </w:p>
        </w:tc>
        <w:tc>
          <w:tcPr>
            <w:tcW w:w="1276" w:type="dxa"/>
            <w:noWrap/>
            <w:hideMark/>
          </w:tcPr>
          <w:p w14:paraId="5C77B6C7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77ABD8BD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8.8</w:t>
            </w:r>
          </w:p>
        </w:tc>
        <w:tc>
          <w:tcPr>
            <w:tcW w:w="1196" w:type="dxa"/>
            <w:noWrap/>
            <w:hideMark/>
          </w:tcPr>
          <w:p w14:paraId="16A6D2CF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1D686E0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79CB5AD" w14:textId="46613F9D" w:rsidR="001F3E75" w:rsidRPr="00E110C1" w:rsidRDefault="001F3E75" w:rsidP="00614544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hen,201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xNzwvWWVhcj48UmVj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VuPC9BdXRob3I+PFllYXI+MjAxNzwvWWVhcj48UmVj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1F2794C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52EE9B34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2</w:t>
            </w:r>
          </w:p>
        </w:tc>
        <w:tc>
          <w:tcPr>
            <w:tcW w:w="1455" w:type="dxa"/>
          </w:tcPr>
          <w:p w14:paraId="6B59AA7F" w14:textId="53F0C47C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6C4FAED" w14:textId="2DB3F20D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1559" w:type="dxa"/>
            <w:noWrap/>
            <w:hideMark/>
          </w:tcPr>
          <w:p w14:paraId="6DDB1230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87</w:t>
            </w:r>
          </w:p>
        </w:tc>
        <w:tc>
          <w:tcPr>
            <w:tcW w:w="1276" w:type="dxa"/>
            <w:noWrap/>
            <w:hideMark/>
          </w:tcPr>
          <w:p w14:paraId="0855AF35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5A2F29CB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.8</w:t>
            </w:r>
          </w:p>
        </w:tc>
        <w:tc>
          <w:tcPr>
            <w:tcW w:w="1196" w:type="dxa"/>
            <w:noWrap/>
            <w:hideMark/>
          </w:tcPr>
          <w:p w14:paraId="5E632AA9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1F3E75" w:rsidRPr="00E110C1" w14:paraId="0A794E8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A52248A" w14:textId="3597451E" w:rsidR="001F3E75" w:rsidRPr="00E110C1" w:rsidRDefault="001F3E75" w:rsidP="00614544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hirai,200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yYWk8L0F1dGhvcj48WWVhcj4yMDA2PC9ZZWFyPjxS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yYWk8L0F1dGhvcj48WWVhcj4yMDA2PC9ZZWFyPjxS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</w:fldData>
              </w:fldCha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226E48"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C5090BB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62CACCC7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81</w:t>
            </w:r>
          </w:p>
        </w:tc>
        <w:tc>
          <w:tcPr>
            <w:tcW w:w="1455" w:type="dxa"/>
          </w:tcPr>
          <w:p w14:paraId="06349B9E" w14:textId="56AEB923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91ED10D" w14:textId="69EEB8CE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4E46A2A2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5</w:t>
            </w:r>
          </w:p>
        </w:tc>
        <w:tc>
          <w:tcPr>
            <w:tcW w:w="1276" w:type="dxa"/>
            <w:noWrap/>
            <w:hideMark/>
          </w:tcPr>
          <w:p w14:paraId="06DA0290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2</w:t>
            </w:r>
          </w:p>
        </w:tc>
        <w:tc>
          <w:tcPr>
            <w:tcW w:w="1214" w:type="dxa"/>
            <w:noWrap/>
            <w:hideMark/>
          </w:tcPr>
          <w:p w14:paraId="74A0FC64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2.9</w:t>
            </w:r>
          </w:p>
        </w:tc>
        <w:tc>
          <w:tcPr>
            <w:tcW w:w="1196" w:type="dxa"/>
            <w:noWrap/>
            <w:hideMark/>
          </w:tcPr>
          <w:p w14:paraId="5EFF7D5D" w14:textId="77777777" w:rsidR="001F3E75" w:rsidRPr="00E110C1" w:rsidRDefault="001F3E75" w:rsidP="00614544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226E48" w:rsidRPr="00E110C1" w14:paraId="4D21825B" w14:textId="77777777" w:rsidTr="00226E48">
        <w:trPr>
          <w:trHeight w:val="278"/>
        </w:trPr>
        <w:tc>
          <w:tcPr>
            <w:tcW w:w="4820" w:type="dxa"/>
            <w:noWrap/>
          </w:tcPr>
          <w:p w14:paraId="1BA10F4B" w14:textId="1C6B0915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S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hitara,2022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0YXJhPC9BdXRob3I+PFllYXI+MjAyMjwvWWVhcj48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5NDItOTQ4PC9wYWdlcz48dm9sdW1lPjYwMzwvdm9sdW1lPjxudW1iZXI+NzkwMzwv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TaGl0YXJhPC9BdXRob3I+PFllYXI+MjAyMjwvWWVhcj48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5NDItOTQ4PC9wYWdlcz48dm9sdW1lPjYwMzwvdm9sdW1lPjxudW1iZXI+NzkwMzwv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5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;</w:t>
            </w:r>
            <w:r>
              <w:t xml:space="preserve"> </w:t>
            </w:r>
            <w:r w:rsidRPr="00226E48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njigian,202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YW5qaWdpYW48L0F1dGhvcj48WWVhcj4yMDIxPC9ZZWFy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KYW5qaWdpYW48L0F1dGhvcj48WWVhcj4yMDIxPC9ZZWFy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</w:tcPr>
          <w:p w14:paraId="0CD47901" w14:textId="28160FC3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Multi-country</w:t>
            </w:r>
          </w:p>
        </w:tc>
        <w:tc>
          <w:tcPr>
            <w:tcW w:w="1134" w:type="dxa"/>
            <w:noWrap/>
          </w:tcPr>
          <w:p w14:paraId="4E32DD26" w14:textId="7A99A4C9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21</w:t>
            </w:r>
          </w:p>
        </w:tc>
        <w:tc>
          <w:tcPr>
            <w:tcW w:w="1455" w:type="dxa"/>
          </w:tcPr>
          <w:p w14:paraId="105AE714" w14:textId="6E4B953A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sz w:val="22"/>
              </w:rPr>
              <w:t>N</w:t>
            </w:r>
            <w:r>
              <w:rPr>
                <w:rFonts w:ascii="Times New Roman" w:eastAsia="DengXian" w:hAnsi="Times New Roman" w:cs="Times New Roman"/>
                <w:sz w:val="22"/>
              </w:rPr>
              <w:t>R</w:t>
            </w:r>
          </w:p>
        </w:tc>
        <w:tc>
          <w:tcPr>
            <w:tcW w:w="1276" w:type="dxa"/>
            <w:noWrap/>
          </w:tcPr>
          <w:p w14:paraId="0A5FAFCD" w14:textId="37E303DB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4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</w:t>
            </w:r>
          </w:p>
        </w:tc>
        <w:tc>
          <w:tcPr>
            <w:tcW w:w="1559" w:type="dxa"/>
            <w:noWrap/>
          </w:tcPr>
          <w:p w14:paraId="13E81488" w14:textId="6C74A033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1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77</w:t>
            </w:r>
          </w:p>
        </w:tc>
        <w:tc>
          <w:tcPr>
            <w:tcW w:w="1276" w:type="dxa"/>
            <w:noWrap/>
          </w:tcPr>
          <w:p w14:paraId="49685CB4" w14:textId="2319B29D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214" w:type="dxa"/>
            <w:noWrap/>
          </w:tcPr>
          <w:p w14:paraId="43B9412E" w14:textId="14053ED3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</w:rPr>
              <w:t>6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.6</w:t>
            </w:r>
          </w:p>
        </w:tc>
        <w:tc>
          <w:tcPr>
            <w:tcW w:w="1196" w:type="dxa"/>
            <w:noWrap/>
          </w:tcPr>
          <w:p w14:paraId="350648BE" w14:textId="2847EC36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>
              <w:rPr>
                <w:rFonts w:ascii="Times New Roman" w:eastAsia="DengXian" w:hAnsi="Times New Roman" w:cs="Times New Roman" w:hint="eastAsia"/>
                <w:kern w:val="0"/>
                <w:sz w:val="22"/>
              </w:rPr>
              <w:t>9</w:t>
            </w:r>
          </w:p>
        </w:tc>
      </w:tr>
      <w:tr w:rsidR="00226E48" w:rsidRPr="00E110C1" w14:paraId="6413F1BE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AC545AF" w14:textId="01972D9D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Stanek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Stanek&lt;/Author&gt;&lt;Year&gt;2022&lt;/Year&gt;&lt;RecNum&gt;704&lt;/RecNum&gt;&lt;DisplayText&gt;&lt;style face="superscript"&gt;137&lt;/style&gt;&lt;/DisplayText&gt;&lt;record&gt;&lt;rec-number&gt;704&lt;/rec-number&gt;&lt;foreign-keys&gt;&lt;key app="EN" db-id="wf0ar2wd7vz5wres0eaprtsrrd0aas52x9rv" timestamp="1651807644"&gt;704&lt;/key&gt;&lt;/foreign-keys&gt;&lt;ref-type name="Journal Article"&gt;17&lt;/ref-type&gt;&lt;contributors&gt;&lt;authors&gt;&lt;author&gt;Stanek, L.&lt;/author&gt;&lt;author&gt;Gurlich, R.&lt;/author&gt;&lt;author&gt;Musil, Z.&lt;/author&gt;&lt;author&gt;Havluj, L.&lt;/author&gt;&lt;author&gt;Whitley, A.&lt;/author&gt;&lt;/authors&gt;&lt;/contributors&gt;&lt;titles&gt;&lt;title&gt;Monitoring EBV infection, MSI, PDL-1 expression, Her-2/neu amplification as a biomarker for PD-1 inhibition in gastric cancer&lt;/title&gt;&lt;secondary-title&gt;Bratisl Lek Listy&lt;/secondary-title&gt;&lt;alt-title&gt;Bratislavske lekarske listy&lt;/alt-title&gt;&lt;/titles&gt;&lt;periodical&gt;&lt;full-title&gt;Bratisl Lek Listy&lt;/full-title&gt;&lt;abbr-1&gt;Bratislavske lekarske listy&lt;/abbr-1&gt;&lt;/periodical&gt;&lt;alt-periodical&gt;&lt;full-title&gt;Bratisl Lek Listy&lt;/full-title&gt;&lt;abbr-1&gt;Bratislavske lekarske listy&lt;/abbr-1&gt;&lt;/alt-periodical&gt;&lt;pages&gt;83-86&lt;/pages&gt;&lt;volume&gt;123&lt;/volume&gt;&lt;number&gt;2&lt;/number&gt;&lt;edition&gt;2022/01/24&lt;/edition&gt;&lt;keywords&gt;&lt;keyword&gt;B7-H1 Antigen&lt;/keyword&gt;&lt;keyword&gt;Biomarkers, Tumor/genetics&lt;/keyword&gt;&lt;keyword&gt;*Epstein-Barr Virus Infections&lt;/keyword&gt;&lt;keyword&gt;Herpesvirus 4, Human/genetics&lt;/keyword&gt;&lt;keyword&gt;Humans&lt;/keyword&gt;&lt;keyword&gt;Microsatellite Instability&lt;/keyword&gt;&lt;keyword&gt;Programmed Cell Death 1 Receptor&lt;/keyword&gt;&lt;keyword&gt;Receptor, ErbB-2&lt;/keyword&gt;&lt;keyword&gt;Retrospective Studies&lt;/keyword&gt;&lt;keyword&gt;*Stomach Neoplasms/drug therapy/genetics&lt;/keyword&gt;&lt;keyword&gt;EBV infection&lt;/keyword&gt;&lt;keyword&gt;MSI PD-L-1 expression.&lt;/keyword&gt;&lt;keyword&gt;gastric cancer&lt;/keyword&gt;&lt;keyword&gt;molecular diagnostics&lt;/keyword&gt;&lt;/keywords&gt;&lt;dates&gt;&lt;year&gt;2022&lt;/year&gt;&lt;/dates&gt;&lt;isbn&gt;0006-9248 (Print)&amp;#xD;0006-9248&lt;/isbn&gt;&lt;accession-num&gt;35065582&lt;/accession-num&gt;&lt;urls&gt;&lt;/urls&gt;&lt;electronic-resource-num&gt;10.4149/bll_2022_013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3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D0F4BD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zech</w:t>
            </w:r>
          </w:p>
        </w:tc>
        <w:tc>
          <w:tcPr>
            <w:tcW w:w="1134" w:type="dxa"/>
            <w:noWrap/>
            <w:hideMark/>
          </w:tcPr>
          <w:p w14:paraId="3660D87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0</w:t>
            </w:r>
          </w:p>
        </w:tc>
        <w:tc>
          <w:tcPr>
            <w:tcW w:w="1455" w:type="dxa"/>
          </w:tcPr>
          <w:p w14:paraId="3A2541BE" w14:textId="2F79CE42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3C5CF638" w14:textId="2B42BBA4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555E838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4</w:t>
            </w:r>
          </w:p>
        </w:tc>
        <w:tc>
          <w:tcPr>
            <w:tcW w:w="1276" w:type="dxa"/>
            <w:noWrap/>
            <w:hideMark/>
          </w:tcPr>
          <w:p w14:paraId="25E8D34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FFECAB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1CB4EDC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</w:t>
            </w:r>
          </w:p>
        </w:tc>
      </w:tr>
      <w:tr w:rsidR="00226E48" w:rsidRPr="00E110C1" w14:paraId="3E049DD4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C2DF42A" w14:textId="1E3A994D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Sugimoto,20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WdpbW90bzwvQXV0aG9yPjxZZWFyPjIwMjE8L1llYXI+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WdpbW90bzwvQXV0aG9yPjxZZWFyPjIwMjE8L1llYXI+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38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Sugai,2018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WdhaTwvQXV0aG9yPjxZZWFyPjIwMTg8L1llYXI+PFJl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WdhaTwvQXV0aG9yPjxZZWFyPjIwMTg8L1llYXI+PFJl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3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Sugimoto,201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WdpbW90bzwvQXV0aG9yPjxZZWFyPjIwMTY8L1llYXI+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TdWdpbW90bzwvQXV0aG9yPjxZZWFyPjIwMTY8L1llYXI+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4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39FCEFE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26EA09B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30</w:t>
            </w:r>
          </w:p>
        </w:tc>
        <w:tc>
          <w:tcPr>
            <w:tcW w:w="1455" w:type="dxa"/>
          </w:tcPr>
          <w:p w14:paraId="434EDACF" w14:textId="4CBD16A1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B846402" w14:textId="4257F495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5</w:t>
            </w:r>
          </w:p>
        </w:tc>
        <w:tc>
          <w:tcPr>
            <w:tcW w:w="1559" w:type="dxa"/>
            <w:noWrap/>
            <w:hideMark/>
          </w:tcPr>
          <w:p w14:paraId="20FDA47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85</w:t>
            </w:r>
          </w:p>
        </w:tc>
        <w:tc>
          <w:tcPr>
            <w:tcW w:w="1276" w:type="dxa"/>
            <w:noWrap/>
            <w:hideMark/>
          </w:tcPr>
          <w:p w14:paraId="3D9AB63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5</w:t>
            </w:r>
          </w:p>
        </w:tc>
        <w:tc>
          <w:tcPr>
            <w:tcW w:w="1214" w:type="dxa"/>
            <w:noWrap/>
            <w:hideMark/>
          </w:tcPr>
          <w:p w14:paraId="734CCE5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3.9</w:t>
            </w:r>
          </w:p>
        </w:tc>
        <w:tc>
          <w:tcPr>
            <w:tcW w:w="1196" w:type="dxa"/>
            <w:noWrap/>
            <w:hideMark/>
          </w:tcPr>
          <w:p w14:paraId="6494DD8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226E48" w:rsidRPr="00E110C1" w14:paraId="24C8EAC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227908D" w14:textId="316BA5AB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Takahashi,200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&lt;EndNote&gt;&lt;Cite&gt;&lt;Author&gt;Takahashi&lt;/Author&gt;&lt;Year&gt;2002&lt;/Year&gt;&lt;RecNum&gt;708&lt;/RecNum&gt;&lt;DisplayText&gt;&lt;style face="superscript"&gt;141&lt;/style&gt;&lt;/DisplayText&gt;&lt;record&gt;&lt;rec-number&gt;708&lt;/rec-number&gt;&lt;foreign-keys&gt;&lt;key app="EN" db-id="wf0ar2wd7vz5wres0eaprtsrrd0aas52x9rv" timestamp="1651807797"&gt;708&lt;/key&gt;&lt;/foreign-keys&gt;&lt;ref-type name="Journal Article"&gt;17&lt;/ref-type&gt;&lt;contributors&gt;&lt;authors&gt;&lt;author&gt;Takahashi, H.&lt;/author&gt;&lt;author&gt;Endo, T.&lt;/author&gt;&lt;author&gt;Yamashita, K.&lt;/author&gt;&lt;author&gt;Arimura, Y.&lt;/author&gt;&lt;author&gt;Yamamoto, H.&lt;/author&gt;&lt;author&gt;Sasaki, S.&lt;/author&gt;&lt;author&gt;Itoh, F.&lt;/author&gt;&lt;author&gt;Hirata, K.&lt;/author&gt;&lt;author&gt;Imamura, A.&lt;/author&gt;&lt;author&gt;Kondo, M.&lt;/author&gt;&lt;author&gt;Sato, T.&lt;/author&gt;&lt;author&gt;Imai, K.&lt;/author&gt;&lt;/authors&gt;&lt;/contributors&gt;&lt;auth-address&gt;First Department of Internal Medicine, Sapporo Medical University, Sapporo, Japan. hiroaki@sapmed.ac.jp&lt;/auth-address&gt;&lt;titles&gt;&lt;title&gt;Mucin phenotype and microsatellite instability in early multiple gastric cancers&lt;/title&gt;&lt;secondary-title&gt;Int J Cancer&lt;/secondary-title&gt;&lt;alt-title&gt;International journal of cancer&lt;/alt-title&gt;&lt;/titles&gt;&lt;periodical&gt;&lt;full-title&gt;Int J Cancer&lt;/full-title&gt;&lt;/periodical&gt;&lt;alt-periodical&gt;&lt;full-title&gt;International journal of cancer&lt;/full-title&gt;&lt;abbr-1&gt;Int J Cancer&lt;/abbr-1&gt;&lt;/alt-periodical&gt;&lt;pages&gt;419-24&lt;/pages&gt;&lt;volume&gt;100&lt;/volume&gt;&lt;number&gt;4&lt;/number&gt;&lt;edition&gt;2002/07/13&lt;/edition&gt;&lt;keywords&gt;&lt;keyword&gt;Aged&lt;/keyword&gt;&lt;keyword&gt;Female&lt;/keyword&gt;&lt;keyword&gt;Gastric Mucosa/pathology&lt;/keyword&gt;&lt;keyword&gt;Humans&lt;/keyword&gt;&lt;keyword&gt;Male&lt;/keyword&gt;&lt;keyword&gt;Microsatellite Repeats/*genetics&lt;/keyword&gt;&lt;keyword&gt;Middle Aged&lt;/keyword&gt;&lt;keyword&gt;Mucins/biosynthesis/*genetics&lt;/keyword&gt;&lt;keyword&gt;Stomach Neoplasms/*genetics/metabolism&lt;/keyword&gt;&lt;/keywords&gt;&lt;dates&gt;&lt;year&gt;2002&lt;/year&gt;&lt;pub-dates&gt;&lt;date&gt;Aug 1&lt;/date&gt;&lt;/pub-dates&gt;&lt;/dates&gt;&lt;isbn&gt;0020-7136 (Print)&amp;#xD;0020-7136&lt;/isbn&gt;&lt;accession-num&gt;12115523&lt;/accession-num&gt;&lt;urls&gt;&lt;/urls&gt;&lt;electronic-resource-num&gt;10.1002/ijc.10501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4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2E15673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07E22BD2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5</w:t>
            </w:r>
          </w:p>
        </w:tc>
        <w:tc>
          <w:tcPr>
            <w:tcW w:w="1455" w:type="dxa"/>
          </w:tcPr>
          <w:p w14:paraId="34384FB1" w14:textId="0D1A06A4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AB7D1BD" w14:textId="432D1981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1559" w:type="dxa"/>
            <w:noWrap/>
            <w:hideMark/>
          </w:tcPr>
          <w:p w14:paraId="48F5E6D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1</w:t>
            </w:r>
          </w:p>
        </w:tc>
        <w:tc>
          <w:tcPr>
            <w:tcW w:w="1276" w:type="dxa"/>
            <w:noWrap/>
            <w:hideMark/>
          </w:tcPr>
          <w:p w14:paraId="1CA5EC9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6</w:t>
            </w:r>
          </w:p>
        </w:tc>
        <w:tc>
          <w:tcPr>
            <w:tcW w:w="1214" w:type="dxa"/>
            <w:noWrap/>
            <w:hideMark/>
          </w:tcPr>
          <w:p w14:paraId="2472744A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55E3F20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502BE9E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AE2E3C0" w14:textId="46A4FAAF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anabe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UYW5hYmU8L0F1dGhvcj48WWVhcj4yMDIxPC9ZZWFyPjxS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UYW5hYmU8L0F1dGhvcj48WWVhcj4yMDIxPC9ZZWFyPjxS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4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D481D5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7E85FE9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4</w:t>
            </w:r>
          </w:p>
        </w:tc>
        <w:tc>
          <w:tcPr>
            <w:tcW w:w="1455" w:type="dxa"/>
          </w:tcPr>
          <w:p w14:paraId="534BC7B5" w14:textId="7CC38BF1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, IHC</w:t>
            </w:r>
          </w:p>
        </w:tc>
        <w:tc>
          <w:tcPr>
            <w:tcW w:w="1276" w:type="dxa"/>
            <w:noWrap/>
            <w:hideMark/>
          </w:tcPr>
          <w:p w14:paraId="7584D6CC" w14:textId="6F560D5E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0</w:t>
            </w:r>
          </w:p>
        </w:tc>
        <w:tc>
          <w:tcPr>
            <w:tcW w:w="1559" w:type="dxa"/>
            <w:noWrap/>
            <w:hideMark/>
          </w:tcPr>
          <w:p w14:paraId="0431385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4</w:t>
            </w:r>
          </w:p>
        </w:tc>
        <w:tc>
          <w:tcPr>
            <w:tcW w:w="1276" w:type="dxa"/>
            <w:noWrap/>
            <w:hideMark/>
          </w:tcPr>
          <w:p w14:paraId="6F4B083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3</w:t>
            </w:r>
          </w:p>
        </w:tc>
        <w:tc>
          <w:tcPr>
            <w:tcW w:w="1214" w:type="dxa"/>
            <w:noWrap/>
            <w:hideMark/>
          </w:tcPr>
          <w:p w14:paraId="2C862E8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6.6</w:t>
            </w:r>
          </w:p>
        </w:tc>
        <w:tc>
          <w:tcPr>
            <w:tcW w:w="1196" w:type="dxa"/>
            <w:noWrap/>
            <w:hideMark/>
          </w:tcPr>
          <w:p w14:paraId="32B47652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226E48" w:rsidRPr="00E110C1" w14:paraId="7684FBD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FB81828" w14:textId="6F4D1156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Theuer,200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Theuer&lt;/Author&gt;&lt;Year&gt;2002&lt;/Year&gt;&lt;RecNum&gt;710&lt;/RecNum&gt;&lt;DisplayText&gt;&lt;style face="superscript"&gt;143&lt;/style&gt;&lt;/DisplayText&gt;&lt;record&gt;&lt;rec-number&gt;710&lt;/rec-number&gt;&lt;foreign-keys&gt;&lt;key app="EN" db-id="wf0ar2wd7vz5wres0eaprtsrrd0aas52x9rv" timestamp="1651808062"&gt;710&lt;/key&gt;&lt;/foreign-keys&gt;&lt;ref-type name="Journal Article"&gt;17&lt;/ref-type&gt;&lt;contributors&gt;&lt;authors&gt;&lt;author&gt;Theuer, C. P.&lt;/author&gt;&lt;author&gt;Campbell, B. S.&lt;/author&gt;&lt;author&gt;Peel, D. J.&lt;/author&gt;&lt;author&gt;Lin, F.&lt;/author&gt;&lt;author&gt;Carpenter, P.&lt;/author&gt;&lt;author&gt;Ziogas, A.&lt;/author&gt;&lt;author&gt;Butler, J. A.&lt;/author&gt;&lt;/authors&gt;&lt;/contributors&gt;&lt;auth-address&gt;Department of Surgery, University of California, Irvine College of Medicine, USA. cptheuer@uci.edu&lt;/auth-address&gt;&lt;titles&gt;&lt;title&gt;Microsatellite instability in Japanese vs European American patients with gastric cancer&lt;/title&gt;&lt;secondary-title&gt;Arch Surg&lt;/secondary-title&gt;&lt;alt-title&gt;Archives of surgery (Chicago, Ill. : 1960)&lt;/alt-title&gt;&lt;/titles&gt;&lt;periodical&gt;&lt;full-title&gt;Arch Surg&lt;/full-title&gt;&lt;abbr-1&gt;Archives of surgery (Chicago, Ill. : 1960)&lt;/abbr-1&gt;&lt;/periodical&gt;&lt;alt-periodical&gt;&lt;full-title&gt;Arch Surg&lt;/full-title&gt;&lt;abbr-1&gt;Archives of surgery (Chicago, Ill. : 1960)&lt;/abbr-1&gt;&lt;/alt-periodical&gt;&lt;pages&gt;960-5; discussion 965-6&lt;/pages&gt;&lt;volume&gt;137&lt;/volume&gt;&lt;number&gt;8&lt;/number&gt;&lt;edition&gt;2002/07/31&lt;/edition&gt;&lt;keywords&gt;&lt;keyword&gt;Aged&lt;/keyword&gt;&lt;keyword&gt;Europe/ethnology&lt;/keyword&gt;&lt;keyword&gt;Female&lt;/keyword&gt;&lt;keyword&gt;Humans&lt;/keyword&gt;&lt;keyword&gt;Japan&lt;/keyword&gt;&lt;keyword&gt;Male&lt;/keyword&gt;&lt;keyword&gt;Microsatellite Repeats/*genetics&lt;/keyword&gt;&lt;keyword&gt;Stomach Neoplasms/*genetics&lt;/keyword&gt;&lt;keyword&gt;United States&lt;/keyword&gt;&lt;/keywords&gt;&lt;dates&gt;&lt;year&gt;2002&lt;/year&gt;&lt;pub-dates&gt;&lt;date&gt;Aug&lt;/date&gt;&lt;/pub-dates&gt;&lt;/dates&gt;&lt;isbn&gt;0004-0010 (Print)&amp;#xD;0004-0010&lt;/isbn&gt;&lt;accession-num&gt;12146999&lt;/accession-num&gt;&lt;urls&gt;&lt;/urls&gt;&lt;electronic-resource-num&gt;10.1001/archsurg.137.8.960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4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48391F2" w14:textId="0E2ECAC4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, US</w:t>
            </w:r>
          </w:p>
        </w:tc>
        <w:tc>
          <w:tcPr>
            <w:tcW w:w="1134" w:type="dxa"/>
            <w:noWrap/>
            <w:hideMark/>
          </w:tcPr>
          <w:p w14:paraId="305EBA2B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8</w:t>
            </w:r>
          </w:p>
        </w:tc>
        <w:tc>
          <w:tcPr>
            <w:tcW w:w="1455" w:type="dxa"/>
          </w:tcPr>
          <w:p w14:paraId="3A8A7B90" w14:textId="1BFEA91D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D18D9B7" w14:textId="1D394EA3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1559" w:type="dxa"/>
            <w:noWrap/>
            <w:hideMark/>
          </w:tcPr>
          <w:p w14:paraId="7D65100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7</w:t>
            </w:r>
          </w:p>
        </w:tc>
        <w:tc>
          <w:tcPr>
            <w:tcW w:w="1276" w:type="dxa"/>
            <w:noWrap/>
            <w:hideMark/>
          </w:tcPr>
          <w:p w14:paraId="2923DDF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9</w:t>
            </w:r>
          </w:p>
        </w:tc>
        <w:tc>
          <w:tcPr>
            <w:tcW w:w="1214" w:type="dxa"/>
            <w:noWrap/>
            <w:hideMark/>
          </w:tcPr>
          <w:p w14:paraId="600814D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2.6</w:t>
            </w:r>
          </w:p>
        </w:tc>
        <w:tc>
          <w:tcPr>
            <w:tcW w:w="1196" w:type="dxa"/>
            <w:noWrap/>
            <w:hideMark/>
          </w:tcPr>
          <w:p w14:paraId="31146575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3913842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6BD513F" w14:textId="193D610B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Vauhkonen,200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WYXVoa29uZW48L0F1dGhvcj48WWVhcj4yMDA1PC9ZZWFy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WYXVoa29uZW48L0F1dGhvcj48WWVhcj4yMDA1PC9ZZWFy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4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7E2D34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Finland</w:t>
            </w:r>
          </w:p>
        </w:tc>
        <w:tc>
          <w:tcPr>
            <w:tcW w:w="1134" w:type="dxa"/>
            <w:noWrap/>
            <w:hideMark/>
          </w:tcPr>
          <w:p w14:paraId="237957A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7</w:t>
            </w:r>
          </w:p>
        </w:tc>
        <w:tc>
          <w:tcPr>
            <w:tcW w:w="1455" w:type="dxa"/>
          </w:tcPr>
          <w:p w14:paraId="091C4DBE" w14:textId="13AA89E4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1256CDB" w14:textId="6DB30D90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7</w:t>
            </w:r>
          </w:p>
        </w:tc>
        <w:tc>
          <w:tcPr>
            <w:tcW w:w="1559" w:type="dxa"/>
            <w:noWrap/>
            <w:hideMark/>
          </w:tcPr>
          <w:p w14:paraId="13CDBB5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1276" w:type="dxa"/>
            <w:noWrap/>
            <w:hideMark/>
          </w:tcPr>
          <w:p w14:paraId="5698D1C5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3FB45DC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9.5</w:t>
            </w:r>
          </w:p>
        </w:tc>
        <w:tc>
          <w:tcPr>
            <w:tcW w:w="1196" w:type="dxa"/>
            <w:noWrap/>
            <w:hideMark/>
          </w:tcPr>
          <w:p w14:paraId="057D758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6ADA3A4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3CC1B585" w14:textId="795401AE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Velho,200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WZWxobzwvQXV0aG9yPjxZZWFyPjIwMDU8L1llYXI+PFJl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WZWxobzwvQXV0aG9yPjxZZWFyPjIwMDU8L1llYXI+PFJl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4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E5D71A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Portugal</w:t>
            </w:r>
          </w:p>
        </w:tc>
        <w:tc>
          <w:tcPr>
            <w:tcW w:w="1134" w:type="dxa"/>
            <w:noWrap/>
            <w:hideMark/>
          </w:tcPr>
          <w:p w14:paraId="6601E39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7</w:t>
            </w:r>
          </w:p>
        </w:tc>
        <w:tc>
          <w:tcPr>
            <w:tcW w:w="1455" w:type="dxa"/>
          </w:tcPr>
          <w:p w14:paraId="169CDAEE" w14:textId="1078A6D4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185C9B6" w14:textId="1DDF3264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6</w:t>
            </w:r>
          </w:p>
        </w:tc>
        <w:tc>
          <w:tcPr>
            <w:tcW w:w="1559" w:type="dxa"/>
            <w:noWrap/>
            <w:hideMark/>
          </w:tcPr>
          <w:p w14:paraId="3498367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276" w:type="dxa"/>
            <w:noWrap/>
            <w:hideMark/>
          </w:tcPr>
          <w:p w14:paraId="4E6F3E7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1CBD1C8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1DFC15BA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55F4F62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50FA174C" w14:textId="19783C2A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lastRenderedPageBreak/>
              <w:t>Wang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XYW5nPC9BdXRob3I+PFllYXI+MjAyMTwvWWVhcj48UmVj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XYW5nPC9BdXRob3I+PFllYXI+MjAyMTwvWWVhcj48UmVj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4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55C9B4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6355DE03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5</w:t>
            </w:r>
          </w:p>
        </w:tc>
        <w:tc>
          <w:tcPr>
            <w:tcW w:w="1455" w:type="dxa"/>
          </w:tcPr>
          <w:p w14:paraId="609AD9F9" w14:textId="446A15A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7032F5A0" w14:textId="1A87A392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6</w:t>
            </w:r>
          </w:p>
        </w:tc>
        <w:tc>
          <w:tcPr>
            <w:tcW w:w="1559" w:type="dxa"/>
            <w:noWrap/>
            <w:hideMark/>
          </w:tcPr>
          <w:p w14:paraId="6E05E17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9</w:t>
            </w:r>
          </w:p>
        </w:tc>
        <w:tc>
          <w:tcPr>
            <w:tcW w:w="1276" w:type="dxa"/>
            <w:noWrap/>
            <w:hideMark/>
          </w:tcPr>
          <w:p w14:paraId="72A7E3F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2DE0F15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2998620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38E6832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9ECB977" w14:textId="56EF5C1D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Wu,200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IwMDQ8L1llYXI+PFJlY051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IwMDQ8L1llYXI+PFJlY051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47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993D70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29E5F00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2</w:t>
            </w:r>
          </w:p>
        </w:tc>
        <w:tc>
          <w:tcPr>
            <w:tcW w:w="1455" w:type="dxa"/>
          </w:tcPr>
          <w:p w14:paraId="0630A06B" w14:textId="2BD003E6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5363CAB" w14:textId="2FA91FAB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1559" w:type="dxa"/>
            <w:noWrap/>
            <w:hideMark/>
          </w:tcPr>
          <w:p w14:paraId="3CC25D3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8</w:t>
            </w:r>
          </w:p>
        </w:tc>
        <w:tc>
          <w:tcPr>
            <w:tcW w:w="1276" w:type="dxa"/>
            <w:noWrap/>
            <w:hideMark/>
          </w:tcPr>
          <w:p w14:paraId="077DD80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01D5330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6B12522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</w:t>
            </w:r>
          </w:p>
        </w:tc>
      </w:tr>
      <w:tr w:rsidR="00226E48" w:rsidRPr="00E110C1" w14:paraId="447F3F3D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E415530" w14:textId="547D41C7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Wu,202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IwMjA8L1llYXI+PFJlY051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XdTwvQXV0aG9yPjxZZWFyPjIwMjA8L1llYXI+PFJlY051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48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Fang,201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jAxMjwvWWVhcj48UmVj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GYW5nPC9BdXRob3I+PFllYXI+MjAxMjwvWWVhcj48UmVj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4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B6E083A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Taiwan</w:t>
            </w:r>
          </w:p>
        </w:tc>
        <w:tc>
          <w:tcPr>
            <w:tcW w:w="1134" w:type="dxa"/>
            <w:noWrap/>
            <w:hideMark/>
          </w:tcPr>
          <w:p w14:paraId="6F24C4D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33</w:t>
            </w:r>
          </w:p>
        </w:tc>
        <w:tc>
          <w:tcPr>
            <w:tcW w:w="1455" w:type="dxa"/>
          </w:tcPr>
          <w:p w14:paraId="5858EFAE" w14:textId="66324A92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70A02C9E" w14:textId="1286CC51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0</w:t>
            </w:r>
          </w:p>
        </w:tc>
        <w:tc>
          <w:tcPr>
            <w:tcW w:w="1559" w:type="dxa"/>
            <w:noWrap/>
            <w:hideMark/>
          </w:tcPr>
          <w:p w14:paraId="4BDC925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393</w:t>
            </w:r>
          </w:p>
        </w:tc>
        <w:tc>
          <w:tcPr>
            <w:tcW w:w="1276" w:type="dxa"/>
            <w:noWrap/>
            <w:hideMark/>
          </w:tcPr>
          <w:p w14:paraId="67E832C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214" w:type="dxa"/>
            <w:noWrap/>
            <w:hideMark/>
          </w:tcPr>
          <w:p w14:paraId="51F10E8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1.0</w:t>
            </w:r>
          </w:p>
        </w:tc>
        <w:tc>
          <w:tcPr>
            <w:tcW w:w="1196" w:type="dxa"/>
            <w:noWrap/>
            <w:hideMark/>
          </w:tcPr>
          <w:p w14:paraId="27C826A5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4910B631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0A9E2F2" w14:textId="5E630E30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Xiao,200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aWFvPC9BdXRob3I+PFllYXI+MjAwNjwvWWVhcj48UmVj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YaWFvPC9BdXRob3I+PFllYXI+MjAwNjwvWWVhcj48UmVj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50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0744B4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3A06C5F3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0</w:t>
            </w:r>
          </w:p>
        </w:tc>
        <w:tc>
          <w:tcPr>
            <w:tcW w:w="1455" w:type="dxa"/>
          </w:tcPr>
          <w:p w14:paraId="168505F3" w14:textId="3263AFD6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0E4BF2A" w14:textId="66EFBF26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</w:t>
            </w:r>
          </w:p>
        </w:tc>
        <w:tc>
          <w:tcPr>
            <w:tcW w:w="1559" w:type="dxa"/>
            <w:noWrap/>
            <w:hideMark/>
          </w:tcPr>
          <w:p w14:paraId="5286777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9</w:t>
            </w:r>
          </w:p>
        </w:tc>
        <w:tc>
          <w:tcPr>
            <w:tcW w:w="1276" w:type="dxa"/>
            <w:noWrap/>
            <w:hideMark/>
          </w:tcPr>
          <w:p w14:paraId="0BA1D57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5A8709C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098EDF1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</w:t>
            </w:r>
          </w:p>
        </w:tc>
      </w:tr>
      <w:tr w:rsidR="00226E48" w:rsidRPr="00E110C1" w14:paraId="4D2EC61D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212A4AEC" w14:textId="69EF7994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Yamada,200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YW1hZGE8L0F1dGhvcj48WWVhcj4yMDAyPC9ZZWFyPjxS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YW1hZGE8L0F1dGhvcj48WWVhcj4yMDAyPC9ZZWFyPjxS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5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E890065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0E9D2D2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6</w:t>
            </w:r>
          </w:p>
        </w:tc>
        <w:tc>
          <w:tcPr>
            <w:tcW w:w="1455" w:type="dxa"/>
          </w:tcPr>
          <w:p w14:paraId="6609616B" w14:textId="355D74B1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EDB0F15" w14:textId="0841F966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</w:t>
            </w:r>
          </w:p>
        </w:tc>
        <w:tc>
          <w:tcPr>
            <w:tcW w:w="1559" w:type="dxa"/>
            <w:noWrap/>
            <w:hideMark/>
          </w:tcPr>
          <w:p w14:paraId="74DE7C8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2</w:t>
            </w:r>
          </w:p>
        </w:tc>
        <w:tc>
          <w:tcPr>
            <w:tcW w:w="1276" w:type="dxa"/>
            <w:noWrap/>
            <w:hideMark/>
          </w:tcPr>
          <w:p w14:paraId="165B65F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5</w:t>
            </w:r>
          </w:p>
        </w:tc>
        <w:tc>
          <w:tcPr>
            <w:tcW w:w="1214" w:type="dxa"/>
            <w:noWrap/>
            <w:hideMark/>
          </w:tcPr>
          <w:p w14:paraId="4B62727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9.8</w:t>
            </w:r>
          </w:p>
        </w:tc>
        <w:tc>
          <w:tcPr>
            <w:tcW w:w="1196" w:type="dxa"/>
            <w:noWrap/>
            <w:hideMark/>
          </w:tcPr>
          <w:p w14:paraId="1ACD331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17DCA543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6731390" w14:textId="71AE4EBC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Yamashita,201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ZYW1hc2hpdGE8L0F1dGhvcj48WWVhcj4yMDEzPC9ZZWFy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ZYW1hc2hpdGE8L0F1dGhvcj48WWVhcj4yMDEzPC9ZZWFy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5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57C24AA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32DE4AC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23</w:t>
            </w:r>
          </w:p>
        </w:tc>
        <w:tc>
          <w:tcPr>
            <w:tcW w:w="1455" w:type="dxa"/>
          </w:tcPr>
          <w:p w14:paraId="2B652A2A" w14:textId="5D527CDF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4E880FA" w14:textId="10EB3BE3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1559" w:type="dxa"/>
            <w:noWrap/>
            <w:hideMark/>
          </w:tcPr>
          <w:p w14:paraId="36A8BCE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11</w:t>
            </w:r>
          </w:p>
        </w:tc>
        <w:tc>
          <w:tcPr>
            <w:tcW w:w="1276" w:type="dxa"/>
            <w:noWrap/>
            <w:hideMark/>
          </w:tcPr>
          <w:p w14:paraId="0262D73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24E6F36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4B15A15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</w:t>
            </w:r>
          </w:p>
        </w:tc>
      </w:tr>
      <w:tr w:rsidR="00226E48" w:rsidRPr="00E110C1" w14:paraId="725A414A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6BCB676" w14:textId="1B269726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Yamazaki,2006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YW1hemFraTwvQXV0aG9yPjxZZWFyPjIwMDY8L1llYXI+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YW1hemFraTwvQXV0aG9yPjxZZWFyPjIwMDY8L1llYXI+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53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0B08C6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131AE25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19</w:t>
            </w:r>
          </w:p>
        </w:tc>
        <w:tc>
          <w:tcPr>
            <w:tcW w:w="1455" w:type="dxa"/>
          </w:tcPr>
          <w:p w14:paraId="5EA2D665" w14:textId="408D574B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096AEDF8" w14:textId="630F57A9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6637F0F3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03</w:t>
            </w:r>
          </w:p>
        </w:tc>
        <w:tc>
          <w:tcPr>
            <w:tcW w:w="1276" w:type="dxa"/>
            <w:noWrap/>
            <w:hideMark/>
          </w:tcPr>
          <w:p w14:paraId="0B237A6A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6B1BE9B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28E19D3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786B28E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B87B80F" w14:textId="3D342624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Yoshida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b3NoaWRhPC9BdXRob3I+PFllYXI+MjAyMjwvWWVhcj48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b3NoaWRhPC9BdXRob3I+PFllYXI+MjAyMjwvWWVhcj48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54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0ACDAC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39738AE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79</w:t>
            </w:r>
          </w:p>
        </w:tc>
        <w:tc>
          <w:tcPr>
            <w:tcW w:w="1455" w:type="dxa"/>
          </w:tcPr>
          <w:p w14:paraId="4C383D51" w14:textId="095AC1C0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20A584F6" w14:textId="2807BF0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4</w:t>
            </w:r>
          </w:p>
        </w:tc>
        <w:tc>
          <w:tcPr>
            <w:tcW w:w="1559" w:type="dxa"/>
            <w:noWrap/>
            <w:hideMark/>
          </w:tcPr>
          <w:p w14:paraId="08EA8333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55</w:t>
            </w:r>
          </w:p>
        </w:tc>
        <w:tc>
          <w:tcPr>
            <w:tcW w:w="1276" w:type="dxa"/>
            <w:noWrap/>
            <w:hideMark/>
          </w:tcPr>
          <w:p w14:paraId="27B7E6F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552538D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1003AF5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60352218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20DD108" w14:textId="168AEC39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Yu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dTwvQXV0aG9yPjxZZWFyPjIwMjE8L1llYXI+PFJlY051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dTwvQXV0aG9yPjxZZWFyPjIwMjE8L1llYXI+PFJlY051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5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2718FDF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28BAD0B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529</w:t>
            </w:r>
          </w:p>
        </w:tc>
        <w:tc>
          <w:tcPr>
            <w:tcW w:w="1455" w:type="dxa"/>
          </w:tcPr>
          <w:p w14:paraId="0C08EC6D" w14:textId="6183608E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NGS</w:t>
            </w:r>
          </w:p>
        </w:tc>
        <w:tc>
          <w:tcPr>
            <w:tcW w:w="1276" w:type="dxa"/>
            <w:noWrap/>
            <w:hideMark/>
          </w:tcPr>
          <w:p w14:paraId="21E5DFB0" w14:textId="24953B19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0</w:t>
            </w:r>
          </w:p>
        </w:tc>
        <w:tc>
          <w:tcPr>
            <w:tcW w:w="1559" w:type="dxa"/>
            <w:noWrap/>
            <w:hideMark/>
          </w:tcPr>
          <w:p w14:paraId="0AC3294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469</w:t>
            </w:r>
          </w:p>
        </w:tc>
        <w:tc>
          <w:tcPr>
            <w:tcW w:w="1276" w:type="dxa"/>
            <w:noWrap/>
            <w:hideMark/>
          </w:tcPr>
          <w:p w14:paraId="7C14119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28F3A48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25FC6ED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54045DF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169D373" w14:textId="746C8EF8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Yu,2022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ZdTwvQXV0aG9yPjxZZWFyPjIwMjI8L1llYXI+PFJlY051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ZdTwvQXV0aG9yPjxZZWFyPjIwMjI8L1llYXI+PFJlY051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56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3E1CFBA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Taiwan</w:t>
            </w:r>
          </w:p>
        </w:tc>
        <w:tc>
          <w:tcPr>
            <w:tcW w:w="1134" w:type="dxa"/>
            <w:noWrap/>
            <w:hideMark/>
          </w:tcPr>
          <w:p w14:paraId="325D84CA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2</w:t>
            </w:r>
          </w:p>
        </w:tc>
        <w:tc>
          <w:tcPr>
            <w:tcW w:w="1455" w:type="dxa"/>
          </w:tcPr>
          <w:p w14:paraId="61E7334C" w14:textId="449E36F9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48BC122C" w14:textId="4D62C9DE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7212053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44</w:t>
            </w:r>
          </w:p>
        </w:tc>
        <w:tc>
          <w:tcPr>
            <w:tcW w:w="1276" w:type="dxa"/>
            <w:noWrap/>
            <w:hideMark/>
          </w:tcPr>
          <w:p w14:paraId="385DEF2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6</w:t>
            </w:r>
          </w:p>
        </w:tc>
        <w:tc>
          <w:tcPr>
            <w:tcW w:w="1214" w:type="dxa"/>
            <w:noWrap/>
            <w:hideMark/>
          </w:tcPr>
          <w:p w14:paraId="06ACC0F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2C7307F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1626B8DF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69606DA" w14:textId="1A07678E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Yuza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dXphPC9BdXRob3I+PFllYXI+MjAyMTwvWWVhcj48UmVj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ZdXphPC9BdXRob3I+PFllYXI+MjAyMTwvWWVhcj48UmVj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57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0491BA8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51A0210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24</w:t>
            </w:r>
          </w:p>
        </w:tc>
        <w:tc>
          <w:tcPr>
            <w:tcW w:w="1455" w:type="dxa"/>
          </w:tcPr>
          <w:p w14:paraId="28CEF9F3" w14:textId="3B980BFF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NGS</w:t>
            </w:r>
          </w:p>
        </w:tc>
        <w:tc>
          <w:tcPr>
            <w:tcW w:w="1276" w:type="dxa"/>
            <w:noWrap/>
            <w:hideMark/>
          </w:tcPr>
          <w:p w14:paraId="071F170E" w14:textId="7DA7C8CA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4EC438F2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11</w:t>
            </w:r>
          </w:p>
        </w:tc>
        <w:tc>
          <w:tcPr>
            <w:tcW w:w="1276" w:type="dxa"/>
            <w:noWrap/>
            <w:hideMark/>
          </w:tcPr>
          <w:p w14:paraId="58C972FB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8</w:t>
            </w:r>
          </w:p>
        </w:tc>
        <w:tc>
          <w:tcPr>
            <w:tcW w:w="1214" w:type="dxa"/>
            <w:noWrap/>
            <w:hideMark/>
          </w:tcPr>
          <w:p w14:paraId="434CE392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77C3307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2C22AF52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668EF7AF" w14:textId="379BCEB3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Zaky,200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YWt5PC9BdXRob3I+PFllYXI+MjAwODwvWWVhcj48UmVj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YWt5PC9BdXRob3I+PFllYXI+MjAwODwvWWVhcj48UmVj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58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5C0E90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Japan</w:t>
            </w:r>
          </w:p>
        </w:tc>
        <w:tc>
          <w:tcPr>
            <w:tcW w:w="1134" w:type="dxa"/>
            <w:noWrap/>
            <w:hideMark/>
          </w:tcPr>
          <w:p w14:paraId="4155B74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95</w:t>
            </w:r>
          </w:p>
        </w:tc>
        <w:tc>
          <w:tcPr>
            <w:tcW w:w="1455" w:type="dxa"/>
          </w:tcPr>
          <w:p w14:paraId="6A01159B" w14:textId="3B2CD741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0654BA8" w14:textId="2757AFD4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31</w:t>
            </w:r>
          </w:p>
        </w:tc>
        <w:tc>
          <w:tcPr>
            <w:tcW w:w="1559" w:type="dxa"/>
            <w:noWrap/>
            <w:hideMark/>
          </w:tcPr>
          <w:p w14:paraId="1914213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</w:t>
            </w:r>
          </w:p>
        </w:tc>
        <w:tc>
          <w:tcPr>
            <w:tcW w:w="1276" w:type="dxa"/>
            <w:noWrap/>
            <w:hideMark/>
          </w:tcPr>
          <w:p w14:paraId="344BACE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7</w:t>
            </w:r>
          </w:p>
        </w:tc>
        <w:tc>
          <w:tcPr>
            <w:tcW w:w="1214" w:type="dxa"/>
            <w:noWrap/>
            <w:hideMark/>
          </w:tcPr>
          <w:p w14:paraId="5635C76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2.1</w:t>
            </w:r>
          </w:p>
        </w:tc>
        <w:tc>
          <w:tcPr>
            <w:tcW w:w="1196" w:type="dxa"/>
            <w:noWrap/>
            <w:hideMark/>
          </w:tcPr>
          <w:p w14:paraId="68309DC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5DCAC65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9AC9B34" w14:textId="4207750B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Zhang,2018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&lt;EndNote&gt;&lt;Cite&gt;&lt;Author&gt;Zhang&lt;/Author&gt;&lt;Year&gt;2018&lt;/Year&gt;&lt;RecNum&gt;727&lt;/RecNum&gt;&lt;DisplayText&gt;&lt;style face="superscript"&gt;159&lt;/style&gt;&lt;/DisplayText&gt;&lt;record&gt;&lt;rec-number&gt;727&lt;/rec-number&gt;&lt;foreign-keys&gt;&lt;key app="EN" db-id="wf0ar2wd7vz5wres0eaprtsrrd0aas52x9rv" timestamp="1651808912"&gt;727&lt;/key&gt;&lt;/foreign-keys&gt;&lt;ref-type name="Journal Article"&gt;17&lt;/ref-type&gt;&lt;contributors&gt;&lt;authors&gt;&lt;author&gt;Zhang, Q.&lt;/author&gt;&lt;author&gt;Wang, L.&lt;/author&gt;&lt;author&gt;Ni, S.&lt;/author&gt;&lt;author&gt;Tan, C.&lt;/author&gt;&lt;author&gt;Cai, X.&lt;/author&gt;&lt;author&gt;Huang, D.&lt;/author&gt;&lt;author&gt;Sheng, W.&lt;/author&gt;&lt;/authors&gt;&lt;/contributors&gt;&lt;auth-address&gt;Department of Pathology, Fudan University Shanghai Cancer Center Shanghai 200032, China.&amp;#xD;Department of Oncology, Shanghai Medical College, Fudan University Shanghai 200032, China.&lt;/auth-address&gt;&lt;titles&gt;&lt;title&gt;Clinicopathological features and prognostic value of mismatch repair protein deficiency in gastric cancer&lt;/title&gt;&lt;secondary-title&gt;Int J Clin Exp Pathol&lt;/secondary-title&gt;&lt;alt-title&gt;International journal of clinical and experimental pathology&lt;/alt-title&gt;&lt;/titles&gt;&lt;periodical&gt;&lt;full-title&gt;Int J Clin Exp Pathol&lt;/full-title&gt;&lt;abbr-1&gt;International journal of clinical and experimental pathology&lt;/abbr-1&gt;&lt;/periodical&gt;&lt;alt-periodical&gt;&lt;full-title&gt;Int J Clin Exp Pathol&lt;/full-title&gt;&lt;abbr-1&gt;International journal of clinical and experimental pathology&lt;/abbr-1&gt;&lt;/alt-periodical&gt;&lt;pages&gt;2579-2587&lt;/pages&gt;&lt;volume&gt;11&lt;/volume&gt;&lt;number&gt;5&lt;/number&gt;&lt;edition&gt;2018/05/01&lt;/edition&gt;&lt;keywords&gt;&lt;keyword&gt;Gastric cancer&lt;/keyword&gt;&lt;keyword&gt;clinicopathological features&lt;/keyword&gt;&lt;keyword&gt;mismatch repair deficiency&lt;/keyword&gt;&lt;keyword&gt;prognosis&lt;/keyword&gt;&lt;/keywords&gt;&lt;dates&gt;&lt;year&gt;2018&lt;/year&gt;&lt;/dates&gt;&lt;isbn&gt;1936-2625&lt;/isbn&gt;&lt;accession-num&gt;31938371&lt;/accession-num&gt;&lt;urls&gt;&lt;/urls&gt;&lt;custom2&gt;PMC6958290&lt;/custom2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5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DCAFF7D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10D2EA9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67</w:t>
            </w:r>
          </w:p>
        </w:tc>
        <w:tc>
          <w:tcPr>
            <w:tcW w:w="1455" w:type="dxa"/>
          </w:tcPr>
          <w:p w14:paraId="0646700C" w14:textId="0CDC2422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</w:t>
            </w:r>
          </w:p>
        </w:tc>
        <w:tc>
          <w:tcPr>
            <w:tcW w:w="1276" w:type="dxa"/>
            <w:noWrap/>
            <w:hideMark/>
          </w:tcPr>
          <w:p w14:paraId="067F2609" w14:textId="46A6C0FC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7</w:t>
            </w:r>
          </w:p>
        </w:tc>
        <w:tc>
          <w:tcPr>
            <w:tcW w:w="1559" w:type="dxa"/>
            <w:noWrap/>
            <w:hideMark/>
          </w:tcPr>
          <w:p w14:paraId="56E2E60F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510</w:t>
            </w:r>
          </w:p>
        </w:tc>
        <w:tc>
          <w:tcPr>
            <w:tcW w:w="1276" w:type="dxa"/>
            <w:noWrap/>
            <w:hideMark/>
          </w:tcPr>
          <w:p w14:paraId="59A0AF87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047AC555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68.4</w:t>
            </w:r>
          </w:p>
        </w:tc>
        <w:tc>
          <w:tcPr>
            <w:tcW w:w="1196" w:type="dxa"/>
            <w:noWrap/>
            <w:hideMark/>
          </w:tcPr>
          <w:p w14:paraId="74F107F2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1EDCB3BC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472832DA" w14:textId="5ABB42ED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Zhang,2021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aaGFuZzwvQXV0aG9yPjxZZWFyPjIwMjE8L1llYXI+PFJl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aaGFuZzwvQXV0aG9yPjxZZWFyPjIwMjE8L1llYXI+PFJl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60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Wang,202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XYW5nPC9BdXRob3I+PFllYXI+MjAyMjwvWWVhcj48UmVj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XYW5nPC9BdXRob3I+PFllYXI+MjAyMjwvWWVhcj48UmVj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6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6C33ABF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0E12AA8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031</w:t>
            </w:r>
          </w:p>
        </w:tc>
        <w:tc>
          <w:tcPr>
            <w:tcW w:w="1455" w:type="dxa"/>
          </w:tcPr>
          <w:p w14:paraId="145FF562" w14:textId="4A6EFCCB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IHC, NGS</w:t>
            </w:r>
          </w:p>
        </w:tc>
        <w:tc>
          <w:tcPr>
            <w:tcW w:w="1276" w:type="dxa"/>
            <w:noWrap/>
            <w:hideMark/>
          </w:tcPr>
          <w:p w14:paraId="7D23B654" w14:textId="5745306F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40</w:t>
            </w:r>
          </w:p>
        </w:tc>
        <w:tc>
          <w:tcPr>
            <w:tcW w:w="1559" w:type="dxa"/>
            <w:noWrap/>
            <w:hideMark/>
          </w:tcPr>
          <w:p w14:paraId="5E16BFC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1891</w:t>
            </w:r>
          </w:p>
        </w:tc>
        <w:tc>
          <w:tcPr>
            <w:tcW w:w="1276" w:type="dxa"/>
            <w:noWrap/>
            <w:hideMark/>
          </w:tcPr>
          <w:p w14:paraId="29C93574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2714610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8.1</w:t>
            </w:r>
          </w:p>
        </w:tc>
        <w:tc>
          <w:tcPr>
            <w:tcW w:w="1196" w:type="dxa"/>
            <w:noWrap/>
            <w:hideMark/>
          </w:tcPr>
          <w:p w14:paraId="53DB4B1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186BF0AB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13E7E8E0" w14:textId="3D649F7E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Zhang,2021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FuZzwvQXV0aG9yPjxZZWFyPjIwMjE8L1llYXI+PFJl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FuZzwvQXV0aG9yPjxZZWFyPjIwMjE8L1llYXI+PFJl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62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42DD87FB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3F8A3325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50</w:t>
            </w:r>
          </w:p>
        </w:tc>
        <w:tc>
          <w:tcPr>
            <w:tcW w:w="1455" w:type="dxa"/>
          </w:tcPr>
          <w:p w14:paraId="27AADC67" w14:textId="4828384B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NGS</w:t>
            </w:r>
          </w:p>
        </w:tc>
        <w:tc>
          <w:tcPr>
            <w:tcW w:w="1276" w:type="dxa"/>
            <w:noWrap/>
            <w:hideMark/>
          </w:tcPr>
          <w:p w14:paraId="33D8EEAE" w14:textId="40556906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244953B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42</w:t>
            </w:r>
          </w:p>
        </w:tc>
        <w:tc>
          <w:tcPr>
            <w:tcW w:w="1276" w:type="dxa"/>
            <w:noWrap/>
            <w:hideMark/>
          </w:tcPr>
          <w:p w14:paraId="2C1C75E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1</w:t>
            </w:r>
          </w:p>
        </w:tc>
        <w:tc>
          <w:tcPr>
            <w:tcW w:w="1214" w:type="dxa"/>
            <w:noWrap/>
            <w:hideMark/>
          </w:tcPr>
          <w:p w14:paraId="5AE41F7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NR</w:t>
            </w:r>
          </w:p>
        </w:tc>
        <w:tc>
          <w:tcPr>
            <w:tcW w:w="1196" w:type="dxa"/>
            <w:noWrap/>
            <w:hideMark/>
          </w:tcPr>
          <w:p w14:paraId="7C991949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8</w:t>
            </w:r>
          </w:p>
        </w:tc>
      </w:tr>
      <w:tr w:rsidR="00226E48" w:rsidRPr="00E110C1" w14:paraId="65B27EC9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7FFCA05E" w14:textId="21466A9D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Zhao,200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/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&lt;EndNote&gt;&lt;Cite&gt;&lt;Author&gt;Zhao&lt;/Author&gt;&lt;Year&gt;2004&lt;/Year&gt;&lt;RecNum&gt;730&lt;/RecNum&gt;&lt;DisplayText&gt;&lt;style face="superscript"&gt;163&lt;/style&gt;&lt;/DisplayText&gt;&lt;record&gt;&lt;rec-number&gt;730&lt;/rec-number&gt;&lt;foreign-keys&gt;&lt;key app="EN" db-id="wf0ar2wd7vz5wres0eaprtsrrd0aas52x9rv" timestamp="1651809022"&gt;730&lt;/key&gt;&lt;/foreign-keys&gt;&lt;ref-type name="Journal Article"&gt;17&lt;/ref-type&gt;&lt;contributors&gt;&lt;authors&gt;&lt;author&gt;Zhao, W.&lt;/author&gt;&lt;author&gt;Chan, T. L.&lt;/author&gt;&lt;author&gt;Chu, K. M.&lt;/author&gt;&lt;author&gt;Chan, A. S.&lt;/author&gt;&lt;author&gt;Stratton, M. R.&lt;/author&gt;&lt;author&gt;Yuen, S. T.&lt;/author&gt;&lt;author&gt;Leung, S. Y.&lt;/author&gt;&lt;/authors&gt;&lt;/contributors&gt;&lt;titles&gt;&lt;title&gt;Mutations of BRAF and KRAS in gastric cancer and their association with microsatellite instability&lt;/title&gt;&lt;secondary-title&gt;Int J Cancer&lt;/secondary-title&gt;&lt;alt-title&gt;International journal of cancer&lt;/alt-title&gt;&lt;/titles&gt;&lt;periodical&gt;&lt;full-title&gt;Int J Cancer&lt;/full-title&gt;&lt;/periodical&gt;&lt;alt-periodical&gt;&lt;full-title&gt;International journal of cancer&lt;/full-title&gt;&lt;abbr-1&gt;Int J Cancer&lt;/abbr-1&gt;&lt;/alt-periodical&gt;&lt;pages&gt;167-9&lt;/pages&gt;&lt;volume&gt;108&lt;/volume&gt;&lt;number&gt;1&lt;/number&gt;&lt;edition&gt;2003/11/18&lt;/edition&gt;&lt;keywords&gt;&lt;keyword&gt;Adenocarcinoma/*genetics&lt;/keyword&gt;&lt;keyword&gt;Adult&lt;/keyword&gt;&lt;keyword&gt;Aged&lt;/keyword&gt;&lt;keyword&gt;Female&lt;/keyword&gt;&lt;keyword&gt;*Genes, ras&lt;/keyword&gt;&lt;keyword&gt;Humans&lt;/keyword&gt;&lt;keyword&gt;Male&lt;/keyword&gt;&lt;keyword&gt;Microsatellite Repeats&lt;/keyword&gt;&lt;keyword&gt;Middle Aged&lt;/keyword&gt;&lt;keyword&gt;Mutation&lt;/keyword&gt;&lt;keyword&gt;Oncogene Proteins/*genetics&lt;/keyword&gt;&lt;keyword&gt;Proto-Oncogene Proteins B-raf&lt;/keyword&gt;&lt;keyword&gt;Stomach Neoplasms/*genetics&lt;/keyword&gt;&lt;/keywords&gt;&lt;dates&gt;&lt;year&gt;2004&lt;/year&gt;&lt;pub-dates&gt;&lt;date&gt;Jan 1&lt;/date&gt;&lt;/pub-dates&gt;&lt;/dates&gt;&lt;isbn&gt;0020-7136 (Print)&amp;#xD;0020-7136&lt;/isbn&gt;&lt;accession-num&gt;14618633&lt;/accession-num&gt;&lt;urls&gt;&lt;/urls&gt;&lt;electronic-resource-num&gt;10.1002/ijc.11553&lt;/electronic-resource-num&gt;&lt;remote-database-provider&gt;NLM&lt;/remote-database-provider&gt;&lt;language&gt;eng&lt;/language&gt;&lt;/record&gt;&lt;/Cite&gt;&lt;/EndNote&gt;</w:instrTex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63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; Leung,1999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ZXVuZzwvQXV0aG9yPjxZZWFyPjE5OTk8L1llYXI+PFJl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begin">
                <w:fldData xml:space="preserve">PEVuZE5vdGU+PENpdGU+PEF1dGhvcj5MZXVuZzwvQXV0aG9yPjxZZWFyPjE5OTk8L1llYXI+PFJl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kern w:val="0"/>
                <w:sz w:val="22"/>
                <w:vertAlign w:val="superscript"/>
              </w:rPr>
              <w:t>164</w:t>
            </w: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19A12498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3284633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94</w:t>
            </w:r>
          </w:p>
        </w:tc>
        <w:tc>
          <w:tcPr>
            <w:tcW w:w="1455" w:type="dxa"/>
          </w:tcPr>
          <w:p w14:paraId="14307D60" w14:textId="160E341F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1BDE2F16" w14:textId="60D6315C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21</w:t>
            </w:r>
          </w:p>
        </w:tc>
        <w:tc>
          <w:tcPr>
            <w:tcW w:w="1559" w:type="dxa"/>
            <w:noWrap/>
            <w:hideMark/>
          </w:tcPr>
          <w:p w14:paraId="35C1222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3</w:t>
            </w:r>
          </w:p>
        </w:tc>
        <w:tc>
          <w:tcPr>
            <w:tcW w:w="1276" w:type="dxa"/>
            <w:noWrap/>
            <w:hideMark/>
          </w:tcPr>
          <w:p w14:paraId="4D471C3C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NR</w:t>
            </w:r>
          </w:p>
        </w:tc>
        <w:tc>
          <w:tcPr>
            <w:tcW w:w="1214" w:type="dxa"/>
            <w:noWrap/>
            <w:hideMark/>
          </w:tcPr>
          <w:p w14:paraId="3C13183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0.9</w:t>
            </w:r>
          </w:p>
        </w:tc>
        <w:tc>
          <w:tcPr>
            <w:tcW w:w="1196" w:type="dxa"/>
            <w:noWrap/>
            <w:hideMark/>
          </w:tcPr>
          <w:p w14:paraId="4395D252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  <w:tr w:rsidR="00226E48" w:rsidRPr="00E110C1" w14:paraId="2B7D8A70" w14:textId="77777777" w:rsidTr="00226E48">
        <w:trPr>
          <w:trHeight w:val="278"/>
        </w:trPr>
        <w:tc>
          <w:tcPr>
            <w:tcW w:w="4820" w:type="dxa"/>
            <w:noWrap/>
            <w:hideMark/>
          </w:tcPr>
          <w:p w14:paraId="0BB6CD8C" w14:textId="3CC35DFB" w:rsidR="00226E48" w:rsidRPr="00E110C1" w:rsidRDefault="00226E48" w:rsidP="00226E48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Zhao,201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FvPC9BdXRob3I+PFllYXI+MjAxNTwvWWVhcj48UmVj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aaGFvPC9BdXRob3I+PFllYXI+MjAxNTwvWWVhcj48UmVj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226E48">
              <w:rPr>
                <w:rFonts w:ascii="Times New Roman" w:eastAsia="DengXian" w:hAnsi="Times New Roman" w:cs="Times New Roman"/>
                <w:noProof/>
                <w:color w:val="000000"/>
                <w:kern w:val="0"/>
                <w:sz w:val="22"/>
                <w:vertAlign w:val="superscript"/>
              </w:rPr>
              <w:t>165</w:t>
            </w: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1663" w:type="dxa"/>
            <w:noWrap/>
            <w:hideMark/>
          </w:tcPr>
          <w:p w14:paraId="7EF8363E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China</w:t>
            </w:r>
          </w:p>
        </w:tc>
        <w:tc>
          <w:tcPr>
            <w:tcW w:w="1134" w:type="dxa"/>
            <w:noWrap/>
            <w:hideMark/>
          </w:tcPr>
          <w:p w14:paraId="7B9C3DB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10</w:t>
            </w:r>
          </w:p>
        </w:tc>
        <w:tc>
          <w:tcPr>
            <w:tcW w:w="1455" w:type="dxa"/>
          </w:tcPr>
          <w:p w14:paraId="65DD8B58" w14:textId="39F236AB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sz w:val="22"/>
              </w:rPr>
              <w:t>PCR</w:t>
            </w:r>
          </w:p>
        </w:tc>
        <w:tc>
          <w:tcPr>
            <w:tcW w:w="1276" w:type="dxa"/>
            <w:noWrap/>
            <w:hideMark/>
          </w:tcPr>
          <w:p w14:paraId="33F86881" w14:textId="23469562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559" w:type="dxa"/>
            <w:noWrap/>
            <w:hideMark/>
          </w:tcPr>
          <w:p w14:paraId="5BCDDA3A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188</w:t>
            </w:r>
          </w:p>
        </w:tc>
        <w:tc>
          <w:tcPr>
            <w:tcW w:w="1276" w:type="dxa"/>
            <w:noWrap/>
            <w:hideMark/>
          </w:tcPr>
          <w:p w14:paraId="0339DA36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4</w:t>
            </w:r>
          </w:p>
        </w:tc>
        <w:tc>
          <w:tcPr>
            <w:tcW w:w="1214" w:type="dxa"/>
            <w:noWrap/>
            <w:hideMark/>
          </w:tcPr>
          <w:p w14:paraId="5D74F5C0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color w:val="000000"/>
                <w:kern w:val="0"/>
                <w:sz w:val="22"/>
              </w:rPr>
              <w:t>66.2</w:t>
            </w:r>
          </w:p>
        </w:tc>
        <w:tc>
          <w:tcPr>
            <w:tcW w:w="1196" w:type="dxa"/>
            <w:noWrap/>
            <w:hideMark/>
          </w:tcPr>
          <w:p w14:paraId="6B04A011" w14:textId="77777777" w:rsidR="00226E48" w:rsidRPr="00E110C1" w:rsidRDefault="00226E48" w:rsidP="00226E48">
            <w:pPr>
              <w:widowControl/>
              <w:jc w:val="center"/>
              <w:rPr>
                <w:rFonts w:ascii="Times New Roman" w:eastAsia="DengXian" w:hAnsi="Times New Roman" w:cs="Times New Roman"/>
                <w:kern w:val="0"/>
                <w:sz w:val="22"/>
              </w:rPr>
            </w:pPr>
            <w:r w:rsidRPr="00E110C1">
              <w:rPr>
                <w:rFonts w:ascii="Times New Roman" w:eastAsia="DengXian" w:hAnsi="Times New Roman" w:cs="Times New Roman"/>
                <w:kern w:val="0"/>
                <w:sz w:val="22"/>
              </w:rPr>
              <w:t>7</w:t>
            </w:r>
          </w:p>
        </w:tc>
      </w:tr>
    </w:tbl>
    <w:p w14:paraId="0D5318CB" w14:textId="3C3FB2E7" w:rsidR="00F673BB" w:rsidRPr="00E110C1" w:rsidRDefault="00DA3CE0" w:rsidP="00F673B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HC, immunohistochemistry; </w:t>
      </w:r>
      <w:r w:rsidR="00F673BB" w:rsidRPr="00E110C1">
        <w:rPr>
          <w:rFonts w:ascii="Times New Roman" w:hAnsi="Times New Roman" w:cs="Times New Roman"/>
        </w:rPr>
        <w:t xml:space="preserve">MSI-H, microsatellite instability-high; MSI-L, microsatellite instability-low; MSS, microsatellite stable; </w:t>
      </w:r>
      <w:r>
        <w:rPr>
          <w:rFonts w:ascii="Times New Roman" w:hAnsi="Times New Roman" w:cs="Times New Roman"/>
        </w:rPr>
        <w:t xml:space="preserve">NGS, </w:t>
      </w:r>
      <w:r w:rsidR="0010727F">
        <w:rPr>
          <w:rFonts w:ascii="Times New Roman" w:hAnsi="Times New Roman" w:cs="Times New Roman"/>
        </w:rPr>
        <w:t xml:space="preserve">next generation sequencing; </w:t>
      </w:r>
      <w:r w:rsidR="00137837" w:rsidRPr="00E110C1">
        <w:rPr>
          <w:rFonts w:ascii="Times New Roman" w:hAnsi="Times New Roman" w:cs="Times New Roman"/>
        </w:rPr>
        <w:t>NR, not reported</w:t>
      </w:r>
      <w:r w:rsidR="0010727F">
        <w:rPr>
          <w:rFonts w:ascii="Times New Roman" w:hAnsi="Times New Roman" w:cs="Times New Roman"/>
        </w:rPr>
        <w:t>; PCR, polymerase chain reaction</w:t>
      </w:r>
      <w:r w:rsidR="00137837" w:rsidRPr="00E110C1">
        <w:rPr>
          <w:rFonts w:ascii="Times New Roman" w:hAnsi="Times New Roman" w:cs="Times New Roman"/>
        </w:rPr>
        <w:t>.</w:t>
      </w:r>
    </w:p>
    <w:p w14:paraId="1F80ABE1" w14:textId="77777777" w:rsidR="00005B81" w:rsidRPr="00E110C1" w:rsidRDefault="00005B81">
      <w:pPr>
        <w:rPr>
          <w:rFonts w:ascii="Times New Roman" w:hAnsi="Times New Roman" w:cs="Times New Roman"/>
        </w:rPr>
      </w:pPr>
    </w:p>
    <w:p w14:paraId="3188CA14" w14:textId="0852D9F7" w:rsidR="00005B81" w:rsidRPr="00E110C1" w:rsidRDefault="00005B81">
      <w:pPr>
        <w:widowControl/>
        <w:jc w:val="left"/>
        <w:rPr>
          <w:rFonts w:ascii="Times New Roman" w:hAnsi="Times New Roman" w:cs="Times New Roman"/>
        </w:rPr>
      </w:pPr>
      <w:r w:rsidRPr="00E110C1">
        <w:rPr>
          <w:rFonts w:ascii="Times New Roman" w:hAnsi="Times New Roman" w:cs="Times New Roman"/>
        </w:rPr>
        <w:br w:type="page"/>
      </w:r>
    </w:p>
    <w:p w14:paraId="6D807F9E" w14:textId="32FB4F0F" w:rsidR="00005B81" w:rsidRPr="00E110C1" w:rsidRDefault="00DB5E43">
      <w:pPr>
        <w:rPr>
          <w:rFonts w:ascii="Times New Roman" w:hAnsi="Times New Roman" w:cs="Times New Roman"/>
          <w:sz w:val="32"/>
          <w:szCs w:val="32"/>
        </w:rPr>
      </w:pPr>
      <w:r w:rsidRPr="00E110C1">
        <w:rPr>
          <w:rFonts w:ascii="Times New Roman" w:hAnsi="Times New Roman" w:cs="Times New Roman"/>
          <w:sz w:val="32"/>
          <w:szCs w:val="32"/>
        </w:rPr>
        <w:lastRenderedPageBreak/>
        <w:t>References</w:t>
      </w:r>
    </w:p>
    <w:p w14:paraId="7AFDE2D4" w14:textId="77777777" w:rsidR="00226E48" w:rsidRPr="00226E48" w:rsidRDefault="00005B81" w:rsidP="00226E48">
      <w:pPr>
        <w:pStyle w:val="EndNoteBibliography"/>
        <w:ind w:left="720" w:hanging="720"/>
      </w:pPr>
      <w:r w:rsidRPr="00E110C1">
        <w:rPr>
          <w:rFonts w:ascii="Times New Roman" w:hAnsi="Times New Roman" w:cs="Times New Roman"/>
        </w:rPr>
        <w:fldChar w:fldCharType="begin"/>
      </w:r>
      <w:r w:rsidRPr="00E110C1">
        <w:rPr>
          <w:rFonts w:ascii="Times New Roman" w:hAnsi="Times New Roman" w:cs="Times New Roman"/>
        </w:rPr>
        <w:instrText xml:space="preserve"> ADDIN EN.REFLIST </w:instrText>
      </w:r>
      <w:r w:rsidRPr="00E110C1">
        <w:rPr>
          <w:rFonts w:ascii="Times New Roman" w:hAnsi="Times New Roman" w:cs="Times New Roman"/>
        </w:rPr>
        <w:fldChar w:fldCharType="separate"/>
      </w:r>
      <w:r w:rsidR="00226E48" w:rsidRPr="00226E48">
        <w:t>1.</w:t>
      </w:r>
      <w:r w:rsidR="00226E48" w:rsidRPr="00226E48">
        <w:tab/>
        <w:t xml:space="preserve">Abe H, Maeda D, Hino R, et al. ARID1A expression loss in gastric cancer: pathway-dependent roles with and without Epstein-Barr virus infection and microsatellite instability. </w:t>
      </w:r>
      <w:r w:rsidR="00226E48" w:rsidRPr="00226E48">
        <w:rPr>
          <w:i/>
        </w:rPr>
        <w:t xml:space="preserve">Virchows Archiv : an international journal of pathology. </w:t>
      </w:r>
      <w:r w:rsidR="00226E48" w:rsidRPr="00226E48">
        <w:t>2012;461(4):367-377.</w:t>
      </w:r>
    </w:p>
    <w:p w14:paraId="641A6E2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.</w:t>
      </w:r>
      <w:r w:rsidRPr="00226E48">
        <w:tab/>
        <w:t xml:space="preserve">Ahn S, Lee SJ, Kim Y, et al. High-throughput Protein and mRNA Expression-based Classification of Gastric Cancers Can Identify Clinically Distinct Subtypes, Concordant With Recent Molecular Classifications. </w:t>
      </w:r>
      <w:r w:rsidRPr="00226E48">
        <w:rPr>
          <w:i/>
        </w:rPr>
        <w:t xml:space="preserve">The American journal of surgical pathology. </w:t>
      </w:r>
      <w:r w:rsidRPr="00226E48">
        <w:t>2017;41(1):106-115.</w:t>
      </w:r>
    </w:p>
    <w:p w14:paraId="7A19D5F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3.</w:t>
      </w:r>
      <w:r w:rsidRPr="00226E48">
        <w:tab/>
        <w:t xml:space="preserve">Kim JY, Shin NR, Kim A, et al. Microsatellite instability status in gastric cancer: a reappraisal of its clinical significance and relationship with mucin phenotypes. </w:t>
      </w:r>
      <w:r w:rsidRPr="00226E48">
        <w:rPr>
          <w:i/>
        </w:rPr>
        <w:t xml:space="preserve">Korean journal of pathology. </w:t>
      </w:r>
      <w:r w:rsidRPr="00226E48">
        <w:t>2013;47(1):28-35.</w:t>
      </w:r>
    </w:p>
    <w:p w14:paraId="2CB2394C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.</w:t>
      </w:r>
      <w:r w:rsidRPr="00226E48">
        <w:tab/>
        <w:t xml:space="preserve">An JY, Kim H, Cheong JH, Hyung WJ, Kim H, Noh SH. Microsatellite instability in sporadic gastric cancer: its prognostic role and guidance for 5-FU based chemotherapy after R0 resection. </w:t>
      </w:r>
      <w:r w:rsidRPr="00226E48">
        <w:rPr>
          <w:i/>
        </w:rPr>
        <w:t xml:space="preserve">Int J Cancer. </w:t>
      </w:r>
      <w:r w:rsidRPr="00226E48">
        <w:t>2012;131(2):505-511.</w:t>
      </w:r>
    </w:p>
    <w:p w14:paraId="3CAB4B9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.</w:t>
      </w:r>
      <w:r w:rsidRPr="00226E48">
        <w:tab/>
        <w:t xml:space="preserve">Kim H, An JY, Noh SH, Shin SK, Lee YC, Kim H. High microsatellite instability predicts good prognosis in intestinal-type gastric cancers. </w:t>
      </w:r>
      <w:r w:rsidRPr="00226E48">
        <w:rPr>
          <w:i/>
        </w:rPr>
        <w:t xml:space="preserve">Journal of gastroenterology and hepatology. </w:t>
      </w:r>
      <w:r w:rsidRPr="00226E48">
        <w:t>2011;26(3):585-592.</w:t>
      </w:r>
    </w:p>
    <w:p w14:paraId="4271701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.</w:t>
      </w:r>
      <w:r w:rsidRPr="00226E48">
        <w:tab/>
        <w:t xml:space="preserve">Jahng J, Youn YH, Kim KH, et al. Endoscopic and clinicopathologic characteristics of early gastric cancer with high microsatellite instability. </w:t>
      </w:r>
      <w:r w:rsidRPr="00226E48">
        <w:rPr>
          <w:i/>
        </w:rPr>
        <w:t xml:space="preserve">World journal of gastroenterology. </w:t>
      </w:r>
      <w:r w:rsidRPr="00226E48">
        <w:t>2012;18(27):3571-3577.</w:t>
      </w:r>
    </w:p>
    <w:p w14:paraId="407DB27E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7.</w:t>
      </w:r>
      <w:r w:rsidRPr="00226E48">
        <w:tab/>
        <w:t xml:space="preserve">An JY, Choi YY, Lee J, et al. A Multi-cohort Study of the Prognostic Significance of Microsatellite Instability or Mismatch Repair Status after Recurrence of Resectable Gastric Cancer. </w:t>
      </w:r>
      <w:r w:rsidRPr="008A6B1E">
        <w:rPr>
          <w:i/>
          <w:lang w:val="it-IT"/>
        </w:rPr>
        <w:t xml:space="preserve">Cancer Res Treat. </w:t>
      </w:r>
      <w:r w:rsidRPr="008A6B1E">
        <w:rPr>
          <w:lang w:val="it-IT"/>
        </w:rPr>
        <w:t>2020;52(4):1153-1161.</w:t>
      </w:r>
    </w:p>
    <w:p w14:paraId="66910056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8.</w:t>
      </w:r>
      <w:r w:rsidRPr="008A6B1E">
        <w:rPr>
          <w:lang w:val="it-IT"/>
        </w:rPr>
        <w:tab/>
        <w:t xml:space="preserve">Bacani J, Zwingerman R, Di Nicola N, et al. </w:t>
      </w:r>
      <w:r w:rsidRPr="00226E48">
        <w:t xml:space="preserve">Tumor microsatellite instability in early onset gastric cancer. </w:t>
      </w:r>
      <w:r w:rsidRPr="00226E48">
        <w:rPr>
          <w:i/>
        </w:rPr>
        <w:t xml:space="preserve">The Journal of molecular diagnostics : JMD. </w:t>
      </w:r>
      <w:r w:rsidRPr="00226E48">
        <w:t>2005;7(4):465-477.</w:t>
      </w:r>
    </w:p>
    <w:p w14:paraId="7AFB354C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.</w:t>
      </w:r>
      <w:r w:rsidRPr="00226E48">
        <w:tab/>
        <w:t xml:space="preserve">Beghelli S, de Manzoni G, Barbi S, et al. Microsatellite instability in gastric cancer is associated with better prognosis in only stage II cancers. </w:t>
      </w:r>
      <w:r w:rsidRPr="00226E48">
        <w:rPr>
          <w:i/>
        </w:rPr>
        <w:t xml:space="preserve">Surgery. </w:t>
      </w:r>
      <w:r w:rsidRPr="00226E48">
        <w:t>2006;139(3):347-356.</w:t>
      </w:r>
    </w:p>
    <w:p w14:paraId="0178A09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.</w:t>
      </w:r>
      <w:r w:rsidRPr="00226E48">
        <w:tab/>
        <w:t xml:space="preserve">Bermúdez A, Arranz-Salas I, Mercado S, et al. Her2-Positive and Microsatellite Instability Status in Gastric Cancer-Clinicopathological Implications. </w:t>
      </w:r>
      <w:r w:rsidRPr="00226E48">
        <w:rPr>
          <w:i/>
        </w:rPr>
        <w:t xml:space="preserve">Diagnostics (Basel, Switzerland). </w:t>
      </w:r>
      <w:r w:rsidRPr="00226E48">
        <w:t>2021;11(6).</w:t>
      </w:r>
    </w:p>
    <w:p w14:paraId="05BD0A0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1.</w:t>
      </w:r>
      <w:r w:rsidRPr="00226E48">
        <w:tab/>
        <w:t xml:space="preserve">Bevilacqua RA, Simpson AJ. Methylation of the hMLH1 promoter but no hMLH1 mutations in sporadic gastric carcinomas with high-level microsatellite instability. </w:t>
      </w:r>
      <w:r w:rsidRPr="00226E48">
        <w:rPr>
          <w:i/>
        </w:rPr>
        <w:t xml:space="preserve">Int J Cancer. </w:t>
      </w:r>
      <w:r w:rsidRPr="00226E48">
        <w:t>2000;87(2):200-203.</w:t>
      </w:r>
    </w:p>
    <w:p w14:paraId="718C8C20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12.</w:t>
      </w:r>
      <w:r w:rsidRPr="00226E48">
        <w:tab/>
        <w:t xml:space="preserve">Biesma HD, Soeratram TTD, Sikorska K, et al. Response to neoadjuvant chemotherapy and survival in molecular subtypes of resectable gastric cancer: a post hoc analysis of the D1/D2 and CRITICS trials. </w:t>
      </w:r>
      <w:r w:rsidRPr="00226E48">
        <w:rPr>
          <w:i/>
        </w:rPr>
        <w:t xml:space="preserve">Gastric cancer : official journal of the International Gastric Cancer Association and the Japanese Gastric Cancer </w:t>
      </w:r>
      <w:r w:rsidRPr="00226E48">
        <w:rPr>
          <w:i/>
        </w:rPr>
        <w:lastRenderedPageBreak/>
        <w:t xml:space="preserve">Association. </w:t>
      </w:r>
      <w:r w:rsidRPr="008A6B1E">
        <w:rPr>
          <w:lang w:val="it-IT"/>
        </w:rPr>
        <w:t>2022;25(3):640-651.</w:t>
      </w:r>
    </w:p>
    <w:p w14:paraId="724052D7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13.</w:t>
      </w:r>
      <w:r w:rsidRPr="008A6B1E">
        <w:rPr>
          <w:lang w:val="it-IT"/>
        </w:rPr>
        <w:tab/>
        <w:t xml:space="preserve">Buonsanti G, Calistri D, Padovan L, et al. Microsatellite instability in intestinal- and diffuse-type gastric carcinoma. </w:t>
      </w:r>
      <w:r w:rsidRPr="00226E48">
        <w:rPr>
          <w:i/>
        </w:rPr>
        <w:t xml:space="preserve">The Journal of pathology. </w:t>
      </w:r>
      <w:r w:rsidRPr="00226E48">
        <w:t>1997;182(2):167-173.</w:t>
      </w:r>
    </w:p>
    <w:p w14:paraId="3C76B51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.</w:t>
      </w:r>
      <w:r w:rsidRPr="00226E48">
        <w:tab/>
        <w:t xml:space="preserve">Cai L, Sun Y, Wang K, et al. The Better Survival of MSI Subtype Is Associated With the Oxidative Stress Related Pathways in Gastric Cancer. </w:t>
      </w:r>
      <w:r w:rsidRPr="00226E48">
        <w:rPr>
          <w:i/>
        </w:rPr>
        <w:t xml:space="preserve">Frontiers in oncology. </w:t>
      </w:r>
      <w:r w:rsidRPr="00226E48">
        <w:t>2020;10:1269.</w:t>
      </w:r>
    </w:p>
    <w:p w14:paraId="6BF5D381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.</w:t>
      </w:r>
      <w:r w:rsidRPr="00226E48">
        <w:tab/>
        <w:t xml:space="preserve">Cai Z, Song H, Fingerhut A, et al. A greater lymph node yield is required during pathological examination in microsatellite instability-high gastric cancer. </w:t>
      </w:r>
      <w:r w:rsidRPr="00226E48">
        <w:rPr>
          <w:i/>
        </w:rPr>
        <w:t xml:space="preserve">BMC cancer. </w:t>
      </w:r>
      <w:r w:rsidRPr="00226E48">
        <w:t>2021;21(1):319.</w:t>
      </w:r>
    </w:p>
    <w:p w14:paraId="5FD8578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6.</w:t>
      </w:r>
      <w:r w:rsidRPr="00226E48">
        <w:tab/>
        <w:t xml:space="preserve">Cai Z, Rui W, Li S, et al. Microsatellite Status Affects Tumor Response and Survival in Patients Undergoing Neoadjuvant Chemotherapy for Clinical Stage III Gastric Cancer. </w:t>
      </w:r>
      <w:r w:rsidRPr="00226E48">
        <w:rPr>
          <w:i/>
        </w:rPr>
        <w:t xml:space="preserve">Frontiers in oncology. </w:t>
      </w:r>
      <w:r w:rsidRPr="00226E48">
        <w:t>2020;10:614785.</w:t>
      </w:r>
    </w:p>
    <w:p w14:paraId="1C14843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7.</w:t>
      </w:r>
      <w:r w:rsidRPr="00226E48">
        <w:tab/>
        <w:t xml:space="preserve">Carvalho R, Milne AN, van Rees BP, et al. Early-onset gastric carcinomas display molecular characteristics distinct from gastric carcinomas occurring at a later age. </w:t>
      </w:r>
      <w:r w:rsidRPr="00226E48">
        <w:rPr>
          <w:i/>
        </w:rPr>
        <w:t xml:space="preserve">The Journal of pathology. </w:t>
      </w:r>
      <w:r w:rsidRPr="00226E48">
        <w:t>2004;204(1):75-83.</w:t>
      </w:r>
    </w:p>
    <w:p w14:paraId="01E2726C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8.</w:t>
      </w:r>
      <w:r w:rsidRPr="00226E48">
        <w:tab/>
        <w:t xml:space="preserve">Chakraborty P, Ghatak S, Chenkual S, et al. Panel of significant risk factors predicts early stage gastric cancer and indication of poor prognostic association with pathogens and microsatellite stability. </w:t>
      </w:r>
      <w:r w:rsidRPr="00226E48">
        <w:rPr>
          <w:i/>
        </w:rPr>
        <w:t xml:space="preserve">Genes and environment : the official journal of the Japanese Environmental Mutagen Society. </w:t>
      </w:r>
      <w:r w:rsidRPr="00226E48">
        <w:t>2021;43(1):3.</w:t>
      </w:r>
    </w:p>
    <w:p w14:paraId="7BE619E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9.</w:t>
      </w:r>
      <w:r w:rsidRPr="00226E48">
        <w:tab/>
        <w:t xml:space="preserve">Chang MS, Kim HS, Kim CW, Kim YI, Lan Lee B, Kim WH. Epstein-Barr virus, p53 protein, and microsatellite instability in the adenoma-carcinoma sequence of the stomach. </w:t>
      </w:r>
      <w:r w:rsidRPr="00226E48">
        <w:rPr>
          <w:i/>
        </w:rPr>
        <w:t xml:space="preserve">Human pathology. </w:t>
      </w:r>
      <w:r w:rsidRPr="00226E48">
        <w:t>2002;33(4):415-420.</w:t>
      </w:r>
    </w:p>
    <w:p w14:paraId="263C66E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0.</w:t>
      </w:r>
      <w:r w:rsidRPr="00226E48">
        <w:tab/>
        <w:t xml:space="preserve">Chang YH, Heo YJ, Cho J, Song SY, Lee J, Kim KM. Computational measurement of tumor immune microenvironment in gastric adenocarcinomas. </w:t>
      </w:r>
      <w:r w:rsidRPr="00226E48">
        <w:rPr>
          <w:i/>
        </w:rPr>
        <w:t xml:space="preserve">Scientific reports. </w:t>
      </w:r>
      <w:r w:rsidRPr="00226E48">
        <w:t>2018;8(1):13887.</w:t>
      </w:r>
    </w:p>
    <w:p w14:paraId="52FF40F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1.</w:t>
      </w:r>
      <w:r w:rsidRPr="00226E48">
        <w:tab/>
        <w:t xml:space="preserve">Cho J, Chang YH, Heo YJ, et al. Four distinct immune microenvironment subtypes in gastric adenocarcinoma with special reference to microsatellite instability. </w:t>
      </w:r>
      <w:r w:rsidRPr="00226E48">
        <w:rPr>
          <w:i/>
        </w:rPr>
        <w:t xml:space="preserve">ESMO open. </w:t>
      </w:r>
      <w:r w:rsidRPr="00226E48">
        <w:t>2018;3(3):e000326.</w:t>
      </w:r>
    </w:p>
    <w:p w14:paraId="51A8515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2.</w:t>
      </w:r>
      <w:r w:rsidRPr="00226E48">
        <w:tab/>
        <w:t xml:space="preserve">Chao J, Fuchs CS, Shitara K, et al. Assessment of Pembrolizumab Therapy for the Treatment of Microsatellite Instability-High Gastric or Gastroesophageal Junction Cancer Among Patients in the KEYNOTE-059, KEYNOTE-061, and KEYNOTE-062 Clinical Trials. </w:t>
      </w:r>
      <w:r w:rsidRPr="00226E48">
        <w:rPr>
          <w:i/>
        </w:rPr>
        <w:t xml:space="preserve">JAMA oncology. </w:t>
      </w:r>
      <w:r w:rsidRPr="00226E48">
        <w:t>2021;7(6):895-902.</w:t>
      </w:r>
    </w:p>
    <w:p w14:paraId="41B8D60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3.</w:t>
      </w:r>
      <w:r w:rsidRPr="00226E48">
        <w:tab/>
        <w:t xml:space="preserve">Shitara K, Ozguroglu M, Bang YJ, et al. Pembrolizumab versus paclitaxel for previously treated, advanced gastric or gastro-oesophageal junction cancer (KEYNOTE-061): a randomised, open-label, controlled, phase 3 trial. </w:t>
      </w:r>
      <w:r w:rsidRPr="00226E48">
        <w:rPr>
          <w:i/>
        </w:rPr>
        <w:t xml:space="preserve">Lancet (London, England). </w:t>
      </w:r>
      <w:r w:rsidRPr="00226E48">
        <w:t>2018;392(10142):123-133.</w:t>
      </w:r>
    </w:p>
    <w:p w14:paraId="5B9EBE6B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24.</w:t>
      </w:r>
      <w:r w:rsidRPr="00226E48">
        <w:tab/>
        <w:t xml:space="preserve">Shitara K, Van Cutsem E, Bang YJ, et al. Efficacy and Safety of Pembrolizumab or Pembrolizumab Plus Chemotherapy vs Chemotherapy Alone for Patients With First-line, Advanced Gastric Cancer: The KEYNOTE-062 Phase 3 Randomized Clinical Trial. </w:t>
      </w:r>
      <w:r w:rsidRPr="008A6B1E">
        <w:rPr>
          <w:i/>
          <w:lang w:val="it-IT"/>
        </w:rPr>
        <w:t xml:space="preserve">JAMA oncology. </w:t>
      </w:r>
      <w:r w:rsidRPr="008A6B1E">
        <w:rPr>
          <w:lang w:val="it-IT"/>
        </w:rPr>
        <w:t>2020.</w:t>
      </w:r>
    </w:p>
    <w:p w14:paraId="30A3CCE5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25.</w:t>
      </w:r>
      <w:r w:rsidRPr="008A6B1E">
        <w:rPr>
          <w:lang w:val="it-IT"/>
        </w:rPr>
        <w:tab/>
        <w:t xml:space="preserve">Chiaravalli AM, Feltri M, Bertolini V, et al. </w:t>
      </w:r>
      <w:r w:rsidRPr="00226E48">
        <w:t xml:space="preserve">Intratumour T cells, their activation status and survival in gastric carcinomas characterised for microsatellite instability </w:t>
      </w:r>
      <w:r w:rsidRPr="00226E48">
        <w:lastRenderedPageBreak/>
        <w:t xml:space="preserve">and Epstein-Barr virus infection. </w:t>
      </w:r>
      <w:r w:rsidRPr="00226E48">
        <w:rPr>
          <w:i/>
        </w:rPr>
        <w:t xml:space="preserve">Virchows Archiv : an international journal of pathology. </w:t>
      </w:r>
      <w:r w:rsidRPr="00226E48">
        <w:t>2006;448(3):344-353.</w:t>
      </w:r>
    </w:p>
    <w:p w14:paraId="4E9BA62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6.</w:t>
      </w:r>
      <w:r w:rsidRPr="00226E48">
        <w:tab/>
        <w:t xml:space="preserve">Choi SW, Choi JR, Chung YJ, Kim KM, Rhyu MG. Prognostic implications of microsatellite genotypes in gastric carcinoma. </w:t>
      </w:r>
      <w:r w:rsidRPr="00226E48">
        <w:rPr>
          <w:i/>
        </w:rPr>
        <w:t xml:space="preserve">Int J Cancer. </w:t>
      </w:r>
      <w:r w:rsidRPr="00226E48">
        <w:t>2000;89(4):378-383.</w:t>
      </w:r>
    </w:p>
    <w:p w14:paraId="4E77EE2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7.</w:t>
      </w:r>
      <w:r w:rsidRPr="00226E48">
        <w:tab/>
        <w:t xml:space="preserve">Choi J, Nam SK, Park DJ, et al. Correlation between microsatellite instability-high phenotype and occult lymph node metastasis in gastric carcinoma. </w:t>
      </w:r>
      <w:r w:rsidRPr="00226E48">
        <w:rPr>
          <w:i/>
        </w:rPr>
        <w:t xml:space="preserve">APMIS : acta pathologica, microbiologica, et immunologica Scandinavica. </w:t>
      </w:r>
      <w:r w:rsidRPr="00226E48">
        <w:t>2015;123(3):215-222.</w:t>
      </w:r>
    </w:p>
    <w:p w14:paraId="0DB1C874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8.</w:t>
      </w:r>
      <w:r w:rsidRPr="00226E48">
        <w:tab/>
        <w:t xml:space="preserve">Choi YY, Kim H, Shin SJ, et al. Microsatellite Instability and Programmed Cell Death-Ligand 1 Expression in Stage II/III Gastric Cancer: Post Hoc Analysis of the CLASSIC Randomized Controlled study. </w:t>
      </w:r>
      <w:r w:rsidRPr="00226E48">
        <w:rPr>
          <w:i/>
        </w:rPr>
        <w:t xml:space="preserve">Annals of surgery. </w:t>
      </w:r>
      <w:r w:rsidRPr="00226E48">
        <w:t>2019;270(2):309-316.</w:t>
      </w:r>
    </w:p>
    <w:p w14:paraId="064966A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29.</w:t>
      </w:r>
      <w:r w:rsidRPr="00226E48">
        <w:tab/>
        <w:t xml:space="preserve">Choi E, Chang MS, Byeon SJ, et al. Prognostic perspectives of PD-L1 combined with tumor-infiltrating lymphocytes, Epstein-Barr virus, and microsatellite instability in gastric carcinomas. </w:t>
      </w:r>
      <w:r w:rsidRPr="00226E48">
        <w:rPr>
          <w:i/>
        </w:rPr>
        <w:t xml:space="preserve">Diagnostic pathology. </w:t>
      </w:r>
      <w:r w:rsidRPr="00226E48">
        <w:t>2020;15(1):69.</w:t>
      </w:r>
    </w:p>
    <w:p w14:paraId="3C1432D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30.</w:t>
      </w:r>
      <w:r w:rsidRPr="00226E48">
        <w:tab/>
        <w:t xml:space="preserve">Chong JM, Fukayama M, Hayashi Y, et al. Microsatellite instability in the progression of gastric carcinoma. </w:t>
      </w:r>
      <w:r w:rsidRPr="00226E48">
        <w:rPr>
          <w:i/>
        </w:rPr>
        <w:t xml:space="preserve">Cancer research. </w:t>
      </w:r>
      <w:r w:rsidRPr="00226E48">
        <w:t>1994;54(17):4595-4597.</w:t>
      </w:r>
    </w:p>
    <w:p w14:paraId="511A2B11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31.</w:t>
      </w:r>
      <w:r w:rsidRPr="00226E48">
        <w:tab/>
        <w:t xml:space="preserve">Chung YJ, Kim KM, Choi JR, Choi SW, Rhyu MG. Relationship between intratumor histological heterogeneity and genetic abnormalities in gastric carcinoma with microsatellite instability. </w:t>
      </w:r>
      <w:r w:rsidRPr="008A6B1E">
        <w:rPr>
          <w:i/>
          <w:lang w:val="it-IT"/>
        </w:rPr>
        <w:t xml:space="preserve">Int J Cancer. </w:t>
      </w:r>
      <w:r w:rsidRPr="008A6B1E">
        <w:rPr>
          <w:lang w:val="it-IT"/>
        </w:rPr>
        <w:t>1999;82(6):782-788.</w:t>
      </w:r>
    </w:p>
    <w:p w14:paraId="5F0EAA14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32.</w:t>
      </w:r>
      <w:r w:rsidRPr="008A6B1E">
        <w:rPr>
          <w:lang w:val="it-IT"/>
        </w:rPr>
        <w:tab/>
        <w:t xml:space="preserve">Cordova-Delgado M, Pinto MP, Retamal IN, et al. </w:t>
      </w:r>
      <w:r w:rsidRPr="00226E48">
        <w:t xml:space="preserve">High Proportion of Potential Candidates for Immunotherapy in a Chilean Cohort of Gastric Cancer Patients: Results of the FORCE1 Study. </w:t>
      </w:r>
      <w:r w:rsidRPr="00226E48">
        <w:rPr>
          <w:i/>
        </w:rPr>
        <w:t xml:space="preserve">Cancers (Basel). </w:t>
      </w:r>
      <w:r w:rsidRPr="00226E48">
        <w:t>2019;11(9).</w:t>
      </w:r>
    </w:p>
    <w:p w14:paraId="164A89C4" w14:textId="77777777" w:rsidR="00226E48" w:rsidRPr="00226E48" w:rsidRDefault="00226E48" w:rsidP="00226E48">
      <w:pPr>
        <w:pStyle w:val="EndNoteBibliography"/>
        <w:ind w:left="720" w:hanging="720"/>
      </w:pPr>
      <w:r w:rsidRPr="00226E48">
        <w:t>33.</w:t>
      </w:r>
      <w:r w:rsidRPr="00226E48">
        <w:tab/>
        <w:t xml:space="preserve">Czopek J, Bialas M, Rudzki Z, et al. The relationship between gastric cancer cells circulating in the blood and microsatellite instability positive gastric carcinomas. </w:t>
      </w:r>
      <w:r w:rsidRPr="00226E48">
        <w:rPr>
          <w:i/>
        </w:rPr>
        <w:t xml:space="preserve">Alimentary pharmacology &amp; therapeutics. </w:t>
      </w:r>
      <w:r w:rsidRPr="00226E48">
        <w:t>2002;16 Suppl 2:128-136.</w:t>
      </w:r>
    </w:p>
    <w:p w14:paraId="2E1B777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34.</w:t>
      </w:r>
      <w:r w:rsidRPr="00226E48">
        <w:tab/>
        <w:t xml:space="preserve">Dai D, Zhao X, Li X, et al. Association Between the Microsatellite Instability Status and the Efficacy of Postoperative Adjuvant Chemoradiotherapy in Patients With Gastric Cancer. </w:t>
      </w:r>
      <w:r w:rsidRPr="00226E48">
        <w:rPr>
          <w:i/>
        </w:rPr>
        <w:t xml:space="preserve">Frontiers in oncology. </w:t>
      </w:r>
      <w:r w:rsidRPr="00226E48">
        <w:t>2019;9:1452.</w:t>
      </w:r>
    </w:p>
    <w:p w14:paraId="40AE6B2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35.</w:t>
      </w:r>
      <w:r w:rsidRPr="00226E48">
        <w:tab/>
        <w:t xml:space="preserve">Daun T, Nienhold R, Paasinen-Sohns A, et al. Combined Simplified Molecular Classification of Gastric Adenocarcinoma, Enhanced by Lymph Node Status: An Integrative Approach. </w:t>
      </w:r>
      <w:r w:rsidRPr="00226E48">
        <w:rPr>
          <w:i/>
        </w:rPr>
        <w:t xml:space="preserve">Cancers (Basel). </w:t>
      </w:r>
      <w:r w:rsidRPr="00226E48">
        <w:t>2021;13(15).</w:t>
      </w:r>
    </w:p>
    <w:p w14:paraId="7F71E17B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36.</w:t>
      </w:r>
      <w:r w:rsidRPr="00226E48">
        <w:tab/>
        <w:t xml:space="preserve">De Meulder S, Sagaert X, Brems H, et al. Prevalence of microsatellite instable and Epstein-Barr Virus-driven gastroesophageal cancer in a large Belgian cohort. </w:t>
      </w:r>
      <w:r w:rsidRPr="008A6B1E">
        <w:rPr>
          <w:i/>
          <w:lang w:val="it-IT"/>
        </w:rPr>
        <w:t xml:space="preserve">Acta gastro-enterologica Belgica. </w:t>
      </w:r>
      <w:r w:rsidRPr="008A6B1E">
        <w:rPr>
          <w:lang w:val="it-IT"/>
        </w:rPr>
        <w:t>2022;85(1):1-5.</w:t>
      </w:r>
    </w:p>
    <w:p w14:paraId="3D1A0AD6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37.</w:t>
      </w:r>
      <w:r w:rsidRPr="008A6B1E">
        <w:rPr>
          <w:lang w:val="it-IT"/>
        </w:rPr>
        <w:tab/>
        <w:t xml:space="preserve">D'Errico M, de Rinaldis E, Blasi MF, et al. </w:t>
      </w:r>
      <w:r w:rsidRPr="00226E48">
        <w:t xml:space="preserve">Genome-wide expression profile of sporadic gastric cancers with microsatellite instability. </w:t>
      </w:r>
      <w:r w:rsidRPr="00226E48">
        <w:rPr>
          <w:i/>
        </w:rPr>
        <w:t xml:space="preserve">European journal of cancer (Oxford, England : 1990). </w:t>
      </w:r>
      <w:r w:rsidRPr="00226E48">
        <w:t>2009;45(3):461-469.</w:t>
      </w:r>
    </w:p>
    <w:p w14:paraId="3C78CCC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38.</w:t>
      </w:r>
      <w:r w:rsidRPr="00226E48">
        <w:tab/>
        <w:t xml:space="preserve">Di Bartolomeo M, Morano F, Raimondi A, et al. Prognostic and Predictive Value of Microsatellite Instability, Inflammatory Reaction and PD-L1 in Gastric Cancer Patients Treated with Either Adjuvant 5-FU/LV or Sequential FOLFIRI Followed by Cisplatin and Docetaxel: A Translational Analysis from the ITACA-S Trial. </w:t>
      </w:r>
      <w:r w:rsidRPr="00226E48">
        <w:rPr>
          <w:i/>
        </w:rPr>
        <w:t xml:space="preserve">The oncologist. </w:t>
      </w:r>
      <w:r w:rsidRPr="00226E48">
        <w:t>2020;25(3):e460-e468.</w:t>
      </w:r>
    </w:p>
    <w:p w14:paraId="50048509" w14:textId="77777777" w:rsidR="00226E48" w:rsidRPr="00226E48" w:rsidRDefault="00226E48" w:rsidP="00226E48">
      <w:pPr>
        <w:pStyle w:val="EndNoteBibliography"/>
        <w:ind w:left="720" w:hanging="720"/>
      </w:pPr>
      <w:r w:rsidRPr="00226E48">
        <w:lastRenderedPageBreak/>
        <w:t>39.</w:t>
      </w:r>
      <w:r w:rsidRPr="00226E48">
        <w:tab/>
        <w:t xml:space="preserve">Dislich B, Blaser N, Berger MD, Gloor B, Langer R. Preservation of Epstein-Barr virus status and mismatch repair protein status along the metastatic course of gastric cancer. </w:t>
      </w:r>
      <w:r w:rsidRPr="00226E48">
        <w:rPr>
          <w:i/>
        </w:rPr>
        <w:t xml:space="preserve">Histopathology. </w:t>
      </w:r>
      <w:r w:rsidRPr="00226E48">
        <w:t>2020;76(5):740-747.</w:t>
      </w:r>
    </w:p>
    <w:p w14:paraId="58D25562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0.</w:t>
      </w:r>
      <w:r w:rsidRPr="00226E48">
        <w:tab/>
        <w:t xml:space="preserve">Falchetti M, Saieva C, Lupi R, et al. Gastric cancer with high-level microsatellite instability: target gene mutations, clinicopathologic features, and long-term survival. </w:t>
      </w:r>
      <w:r w:rsidRPr="00226E48">
        <w:rPr>
          <w:i/>
        </w:rPr>
        <w:t xml:space="preserve">Human pathology. </w:t>
      </w:r>
      <w:r w:rsidRPr="00226E48">
        <w:t>2008;39(6):925-932.</w:t>
      </w:r>
    </w:p>
    <w:p w14:paraId="50805262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1.</w:t>
      </w:r>
      <w:r w:rsidRPr="00226E48">
        <w:tab/>
        <w:t xml:space="preserve">Fang DC, Jass JR, Wang DX, Zhou XD, Luo YH, Young J. Infrequent loss of heterozygosity of APC/MCC and DCC genes in gastric cancer showing DNA microsatellite instability. </w:t>
      </w:r>
      <w:r w:rsidRPr="00226E48">
        <w:rPr>
          <w:i/>
        </w:rPr>
        <w:t xml:space="preserve">Journal of clinical pathology. </w:t>
      </w:r>
      <w:r w:rsidRPr="00226E48">
        <w:t>1999;52(7):504-508.</w:t>
      </w:r>
    </w:p>
    <w:p w14:paraId="3765DF5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2.</w:t>
      </w:r>
      <w:r w:rsidRPr="00226E48">
        <w:tab/>
        <w:t xml:space="preserve">Fang DC, Yang SM, Zhou XD, Wang DX, Luo YH. Telomere erosion is independent of microsatellite instability but related to loss of heterozygosity in gastric cancer. </w:t>
      </w:r>
      <w:r w:rsidRPr="00226E48">
        <w:rPr>
          <w:i/>
        </w:rPr>
        <w:t xml:space="preserve">World journal of gastroenterology. </w:t>
      </w:r>
      <w:r w:rsidRPr="00226E48">
        <w:t>2001;7(4):522-526.</w:t>
      </w:r>
    </w:p>
    <w:p w14:paraId="7D5B021D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3.</w:t>
      </w:r>
      <w:r w:rsidRPr="00226E48">
        <w:tab/>
        <w:t xml:space="preserve">Fang WL, Huang KH, Chang SC, et al. Comparison of the Clinicopathological Characteristics and Genetic Alterations Between Patients with Gastric Cancer with or Without Helicobacter pylori Infection. </w:t>
      </w:r>
      <w:r w:rsidRPr="00226E48">
        <w:rPr>
          <w:i/>
        </w:rPr>
        <w:t xml:space="preserve">The oncologist. </w:t>
      </w:r>
      <w:r w:rsidRPr="00226E48">
        <w:t>2019;24(9):e845-e853.</w:t>
      </w:r>
    </w:p>
    <w:p w14:paraId="1B0515FC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4.</w:t>
      </w:r>
      <w:r w:rsidRPr="00226E48">
        <w:tab/>
        <w:t xml:space="preserve">Fang WL, Chen MH, Huang KH, et al. The Clinicopathological Features and Genetic Mutations in Gastric Cancer Patients According to EMAST and MSI Status. </w:t>
      </w:r>
      <w:r w:rsidRPr="00226E48">
        <w:rPr>
          <w:i/>
        </w:rPr>
        <w:t xml:space="preserve">Cancers (Basel). </w:t>
      </w:r>
      <w:r w:rsidRPr="00226E48">
        <w:t>2020;12(3).</w:t>
      </w:r>
    </w:p>
    <w:p w14:paraId="3815874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5.</w:t>
      </w:r>
      <w:r w:rsidRPr="00226E48">
        <w:tab/>
        <w:t xml:space="preserve">Huang KH, Chen MH, Fang WL, et al. The Clinicopathological Characteristics And Genetic Alterations of Signet-ring Cell Carcinoma in Gastric Cancer. </w:t>
      </w:r>
      <w:r w:rsidRPr="00226E48">
        <w:rPr>
          <w:i/>
        </w:rPr>
        <w:t xml:space="preserve">Cancers (Basel). </w:t>
      </w:r>
      <w:r w:rsidRPr="00226E48">
        <w:t>2020;12(8).</w:t>
      </w:r>
    </w:p>
    <w:p w14:paraId="2483179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6.</w:t>
      </w:r>
      <w:r w:rsidRPr="00226E48">
        <w:tab/>
        <w:t xml:space="preserve">Fukushima M, Fukui H, Watari J, et al. Gastric Xanthelasma, Microsatellite Instability and Methylation of Tumor Suppressor Genes in the Gastric Mucosa: Correlation and Comparison as a Predictive Marker for the Development of Synchronous/Metachronous Gastric Cancer. </w:t>
      </w:r>
      <w:r w:rsidRPr="00226E48">
        <w:rPr>
          <w:i/>
        </w:rPr>
        <w:t xml:space="preserve">Journal of clinical medicine. </w:t>
      </w:r>
      <w:r w:rsidRPr="00226E48">
        <w:t>2021;11(1).</w:t>
      </w:r>
    </w:p>
    <w:p w14:paraId="14DCC9F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7.</w:t>
      </w:r>
      <w:r w:rsidRPr="00226E48">
        <w:tab/>
        <w:t xml:space="preserve">Furlan D, Casati B, Cerutti R, et al. Genetic progression in sporadic endometrial and gastrointestinal cancers with high microsatellite instability. </w:t>
      </w:r>
      <w:r w:rsidRPr="00226E48">
        <w:rPr>
          <w:i/>
        </w:rPr>
        <w:t xml:space="preserve">The Journal of pathology. </w:t>
      </w:r>
      <w:r w:rsidRPr="00226E48">
        <w:t>2002;197(5):603-609.</w:t>
      </w:r>
    </w:p>
    <w:p w14:paraId="380C4A0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8.</w:t>
      </w:r>
      <w:r w:rsidRPr="00226E48">
        <w:tab/>
        <w:t xml:space="preserve">Giampieri R, Maccaroni E, Mandolesi A, et al. Mismatch repair deficiency may affect clinical outcome through immune response activation in metastatic gastric cancer patients receiving first-line chemotherapy. </w:t>
      </w:r>
      <w:r w:rsidRPr="00226E48">
        <w:rPr>
          <w:i/>
        </w:rPr>
        <w:t xml:space="preserve">Gastric cancer : official journal of the International Gastric Cancer Association and the Japanese Gastric Cancer Association. </w:t>
      </w:r>
      <w:r w:rsidRPr="00226E48">
        <w:t>2017;20(1):156-163.</w:t>
      </w:r>
    </w:p>
    <w:p w14:paraId="3EC3759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49.</w:t>
      </w:r>
      <w:r w:rsidRPr="00226E48">
        <w:tab/>
        <w:t xml:space="preserve">Grundei T, Vogelsang H, Ott K, et al. Loss of heterozygosity and microsatellite instability as predictive markers for neoadjuvant treatment in gastric carcinoma. </w:t>
      </w:r>
      <w:r w:rsidRPr="00226E48">
        <w:rPr>
          <w:i/>
        </w:rPr>
        <w:t xml:space="preserve">Clinical cancer research : an official journal of the American Association for Cancer Research. </w:t>
      </w:r>
      <w:r w:rsidRPr="00226E48">
        <w:t>2000;6(12):4782-4788.</w:t>
      </w:r>
    </w:p>
    <w:p w14:paraId="34258BA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0.</w:t>
      </w:r>
      <w:r w:rsidRPr="00226E48">
        <w:tab/>
        <w:t xml:space="preserve">Guan WL, Ma Y, Cui YH, et al. The Impact of Mismatch Repair Status on Prognosis of Patients With Gastric Cancer: A Multicenter Analysis. </w:t>
      </w:r>
      <w:r w:rsidRPr="00226E48">
        <w:rPr>
          <w:i/>
        </w:rPr>
        <w:t xml:space="preserve">Frontiers in oncology. </w:t>
      </w:r>
      <w:r w:rsidRPr="00226E48">
        <w:t>2021;11:712760.</w:t>
      </w:r>
    </w:p>
    <w:p w14:paraId="74B1B759" w14:textId="77777777" w:rsidR="00226E48" w:rsidRPr="00226E48" w:rsidRDefault="00226E48" w:rsidP="00226E48">
      <w:pPr>
        <w:pStyle w:val="EndNoteBibliography"/>
        <w:ind w:left="720" w:hanging="720"/>
      </w:pPr>
      <w:r w:rsidRPr="00226E48">
        <w:lastRenderedPageBreak/>
        <w:t>51.</w:t>
      </w:r>
      <w:r w:rsidRPr="00226E48">
        <w:tab/>
        <w:t xml:space="preserve">Haag GM, Czink E, Ahadova A, et al. Prognostic significance of microsatellite-instability in gastric and gastroesophageal junction cancer patients undergoing neoadjuvant chemotherapy. </w:t>
      </w:r>
      <w:r w:rsidRPr="00226E48">
        <w:rPr>
          <w:i/>
        </w:rPr>
        <w:t xml:space="preserve">Int J Cancer. </w:t>
      </w:r>
      <w:r w:rsidRPr="00226E48">
        <w:t>2019;144(7):1697-1703.</w:t>
      </w:r>
    </w:p>
    <w:p w14:paraId="3A99A45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2.</w:t>
      </w:r>
      <w:r w:rsidRPr="00226E48">
        <w:tab/>
        <w:t xml:space="preserve">Halling KC, Harper J, Moskaluk CA, et al. Origin of microsatellite instability in gastric cancer. </w:t>
      </w:r>
      <w:r w:rsidRPr="00226E48">
        <w:rPr>
          <w:i/>
        </w:rPr>
        <w:t xml:space="preserve">The American journal of pathology. </w:t>
      </w:r>
      <w:r w:rsidRPr="00226E48">
        <w:t>1999;155(1):205-211.</w:t>
      </w:r>
    </w:p>
    <w:p w14:paraId="7B02307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3.</w:t>
      </w:r>
      <w:r w:rsidRPr="00226E48">
        <w:tab/>
        <w:t xml:space="preserve">Haron NH, Mohamad Hanif EA, Abdul Manaf MR, et al. Microsatellite Instability and Altered Expressions of MLH1 and MSH2 in Gastric Cancer. </w:t>
      </w:r>
      <w:r w:rsidRPr="00226E48">
        <w:rPr>
          <w:i/>
        </w:rPr>
        <w:t xml:space="preserve">Asian Pacific journal of cancer prevention : APJCP. </w:t>
      </w:r>
      <w:r w:rsidRPr="00226E48">
        <w:t>2019;20(2):509-517.</w:t>
      </w:r>
    </w:p>
    <w:p w14:paraId="20602CA0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4.</w:t>
      </w:r>
      <w:r w:rsidRPr="00226E48">
        <w:tab/>
        <w:t xml:space="preserve">Hasegawa H, Shitara K, Takiguchi S, et al. A multicenter, open-label, single-arm phase I trial of neoadjuvant nivolumab monotherapy for resectable gastric cancer. </w:t>
      </w:r>
      <w:r w:rsidRPr="00226E48">
        <w:rPr>
          <w:i/>
        </w:rPr>
        <w:t xml:space="preserve">Gastric cancer : official journal of the International Gastric Cancer Association and the Japanese Gastric Cancer Association. </w:t>
      </w:r>
      <w:r w:rsidRPr="00226E48">
        <w:t>2022;25(3):619-628.</w:t>
      </w:r>
    </w:p>
    <w:p w14:paraId="1204F6A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5.</w:t>
      </w:r>
      <w:r w:rsidRPr="00226E48">
        <w:tab/>
        <w:t xml:space="preserve">Hasuo T, Semba S, Li D, et al. Assessment of microsatellite instability status for the prediction of metachronous recurrence after initial endoscopic submucosal dissection for early gastric cancer. </w:t>
      </w:r>
      <w:r w:rsidRPr="00226E48">
        <w:rPr>
          <w:i/>
        </w:rPr>
        <w:t xml:space="preserve">British journal of cancer. </w:t>
      </w:r>
      <w:r w:rsidRPr="00226E48">
        <w:t>2007;96(1):89-94.</w:t>
      </w:r>
    </w:p>
    <w:p w14:paraId="08305B1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6.</w:t>
      </w:r>
      <w:r w:rsidRPr="00226E48">
        <w:tab/>
        <w:t xml:space="preserve">Hayden JD, Cawkwell L, Quirke P, et al. Prognostic significance of microsatellite instability in patients with gastric carcinoma. </w:t>
      </w:r>
      <w:r w:rsidRPr="00226E48">
        <w:rPr>
          <w:i/>
        </w:rPr>
        <w:t xml:space="preserve">European journal of cancer (Oxford, England : 1990). </w:t>
      </w:r>
      <w:r w:rsidRPr="00226E48">
        <w:t>1997;33(14):2342-2346.</w:t>
      </w:r>
    </w:p>
    <w:p w14:paraId="69582CF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7.</w:t>
      </w:r>
      <w:r w:rsidRPr="00226E48">
        <w:tab/>
        <w:t xml:space="preserve">Herz AL, Wisser S, Kohlruss M, et al. Elevated microsatellite instability at selected tetranucleotide (EMAST) repeats in gastric cancer: a distinct microsatellite instability type with potential clinical impact? </w:t>
      </w:r>
      <w:r w:rsidRPr="00226E48">
        <w:rPr>
          <w:i/>
        </w:rPr>
        <w:t xml:space="preserve">The journal of pathology Clinical research. </w:t>
      </w:r>
      <w:r w:rsidRPr="00226E48">
        <w:t>2022;8(3):233-244.</w:t>
      </w:r>
    </w:p>
    <w:p w14:paraId="7E6DB091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8.</w:t>
      </w:r>
      <w:r w:rsidRPr="00226E48">
        <w:tab/>
        <w:t xml:space="preserve">Hewitt LC, Inam IZ, Saito Y, et al. Epstein-Barr virus and mismatch repair deficiency status differ between oesophageal and gastric cancer: A large multi-centre study. </w:t>
      </w:r>
      <w:r w:rsidRPr="00226E48">
        <w:rPr>
          <w:i/>
        </w:rPr>
        <w:t xml:space="preserve">European journal of cancer (Oxford, England : 1990). </w:t>
      </w:r>
      <w:r w:rsidRPr="00226E48">
        <w:t>2018;94:104-114.</w:t>
      </w:r>
    </w:p>
    <w:p w14:paraId="01CB8F2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59.</w:t>
      </w:r>
      <w:r w:rsidRPr="00226E48">
        <w:tab/>
        <w:t xml:space="preserve">Hirata T, Yamamoto H, Taniguchi H, et al. Characterization of the immune escape phenotype of human gastric cancers with and without high-frequency microsatellite instability. </w:t>
      </w:r>
      <w:r w:rsidRPr="00226E48">
        <w:rPr>
          <w:i/>
        </w:rPr>
        <w:t xml:space="preserve">The Journal of pathology. </w:t>
      </w:r>
      <w:r w:rsidRPr="00226E48">
        <w:t>2007;211(5):516-523.</w:t>
      </w:r>
    </w:p>
    <w:p w14:paraId="1FC0094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0.</w:t>
      </w:r>
      <w:r w:rsidRPr="00226E48">
        <w:tab/>
        <w:t xml:space="preserve">Suzuki H, Itoh F, Toyota M, et al. Distinct methylation pattern and microsatellite instability in sporadic gastric cancer. </w:t>
      </w:r>
      <w:r w:rsidRPr="00226E48">
        <w:rPr>
          <w:i/>
        </w:rPr>
        <w:t xml:space="preserve">Int J Cancer. </w:t>
      </w:r>
      <w:r w:rsidRPr="00226E48">
        <w:t>1999;83(3):309-313.</w:t>
      </w:r>
    </w:p>
    <w:p w14:paraId="3F2D33A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1.</w:t>
      </w:r>
      <w:r w:rsidRPr="00226E48">
        <w:tab/>
        <w:t xml:space="preserve">Yamamoto H, Itoh F, Fukushima H, Hinoda Y, Imai K. Overexpression of cyclooxygenase-2 protein is less frequent in gastric cancers with microsatellite instability. </w:t>
      </w:r>
      <w:r w:rsidRPr="00226E48">
        <w:rPr>
          <w:i/>
        </w:rPr>
        <w:t xml:space="preserve">Int J Cancer. </w:t>
      </w:r>
      <w:r w:rsidRPr="00226E48">
        <w:t>1999;84(4):400-403.</w:t>
      </w:r>
    </w:p>
    <w:p w14:paraId="494CF01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2.</w:t>
      </w:r>
      <w:r w:rsidRPr="00226E48">
        <w:tab/>
        <w:t xml:space="preserve">Hiyama T, Tanaka S, Yoshihara M, et al. Chromosomal and microsatellite instability in sporadic gastric cancer. </w:t>
      </w:r>
      <w:r w:rsidRPr="00226E48">
        <w:rPr>
          <w:i/>
        </w:rPr>
        <w:t xml:space="preserve">Journal of gastroenterology and hepatology. </w:t>
      </w:r>
      <w:r w:rsidRPr="00226E48">
        <w:t>2004;19(7):756-760.</w:t>
      </w:r>
    </w:p>
    <w:p w14:paraId="3709C9B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3.</w:t>
      </w:r>
      <w:r w:rsidRPr="00226E48">
        <w:tab/>
        <w:t xml:space="preserve">Huang YQ, Yuan Y, Ge WT, Hu HG, Zhang SZ, Zheng S. Comparative features of colorectal and gastric cancers with microsatellite instability in Chinese patients. </w:t>
      </w:r>
      <w:r w:rsidRPr="00226E48">
        <w:rPr>
          <w:i/>
        </w:rPr>
        <w:t xml:space="preserve">Journal of Zhejiang University Science B. </w:t>
      </w:r>
      <w:r w:rsidRPr="00226E48">
        <w:t>2010;11(9):647-653.</w:t>
      </w:r>
    </w:p>
    <w:p w14:paraId="231C0381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4.</w:t>
      </w:r>
      <w:r w:rsidRPr="00226E48">
        <w:tab/>
        <w:t xml:space="preserve">Huang SC, Ng KF, Yeh TS, et al. Subtraction of Epstein-Barr virus and microsatellite instability genotypes from the Lauren histotypes: Combined molecular and histologic subtyping with clinicopathological and prognostic significance validated in a cohort of 1,248 cases. </w:t>
      </w:r>
      <w:r w:rsidRPr="00226E48">
        <w:rPr>
          <w:i/>
        </w:rPr>
        <w:t xml:space="preserve">Int J Cancer. </w:t>
      </w:r>
      <w:r w:rsidRPr="00226E48">
        <w:t>2019;145(12):3218-3230.</w:t>
      </w:r>
    </w:p>
    <w:p w14:paraId="5458A450" w14:textId="77777777" w:rsidR="00226E48" w:rsidRPr="00226E48" w:rsidRDefault="00226E48" w:rsidP="00226E48">
      <w:pPr>
        <w:pStyle w:val="EndNoteBibliography"/>
        <w:ind w:left="720" w:hanging="720"/>
      </w:pPr>
      <w:r w:rsidRPr="00226E48">
        <w:lastRenderedPageBreak/>
        <w:t>65.</w:t>
      </w:r>
      <w:r w:rsidRPr="00226E48">
        <w:tab/>
        <w:t xml:space="preserve">Huang H, Wang Z, Li Y, Zhao Q, Niu Z. Amplification of the human epidermal growth factor receptor 2 (HER2) gene is associated with a microsatellite stable status in Chinese gastric cancer patients. </w:t>
      </w:r>
      <w:r w:rsidRPr="00226E48">
        <w:rPr>
          <w:i/>
        </w:rPr>
        <w:t xml:space="preserve">Journal of gastrointestinal oncology. </w:t>
      </w:r>
      <w:r w:rsidRPr="00226E48">
        <w:t>2021;12(2):377-387.</w:t>
      </w:r>
    </w:p>
    <w:p w14:paraId="29CB4FE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6.</w:t>
      </w:r>
      <w:r w:rsidRPr="00226E48">
        <w:tab/>
        <w:t xml:space="preserve">Jee MS, Koo C, Kim MH, et al. Microsatellite instability in Korean patients with gastric adenocarcinoma. </w:t>
      </w:r>
      <w:r w:rsidRPr="00226E48">
        <w:rPr>
          <w:i/>
        </w:rPr>
        <w:t xml:space="preserve">The Korean journal of internal medicine. </w:t>
      </w:r>
      <w:r w:rsidRPr="00226E48">
        <w:t>1997;12(2):144-154.</w:t>
      </w:r>
    </w:p>
    <w:p w14:paraId="331D762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7.</w:t>
      </w:r>
      <w:r w:rsidRPr="00226E48">
        <w:tab/>
        <w:t xml:space="preserve">Jiao YF, Sugai T, Habano W, Suzuki M, Takagane A, Nakamura S. Analysis of microsatellite alterations in gastric carcinoma using the crypt isolation technique. </w:t>
      </w:r>
      <w:r w:rsidRPr="00226E48">
        <w:rPr>
          <w:i/>
        </w:rPr>
        <w:t xml:space="preserve">The Journal of pathology. </w:t>
      </w:r>
      <w:r w:rsidRPr="00226E48">
        <w:t>2004;204(2):200-207.</w:t>
      </w:r>
    </w:p>
    <w:p w14:paraId="4B48BD7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8.</w:t>
      </w:r>
      <w:r w:rsidRPr="00226E48">
        <w:tab/>
        <w:t xml:space="preserve">Karpińska-Kaczmarczyk K, Lewandowska M, </w:t>
      </w:r>
      <w:r w:rsidRPr="00226E48">
        <w:rPr>
          <w:rFonts w:ascii="Cambria" w:hAnsi="Cambria" w:cs="Cambria"/>
        </w:rPr>
        <w:t>Ł</w:t>
      </w:r>
      <w:r w:rsidRPr="00226E48">
        <w:t>awniczak M, Bia</w:t>
      </w:r>
      <w:r w:rsidRPr="00226E48">
        <w:rPr>
          <w:rFonts w:ascii="Cambria" w:hAnsi="Cambria" w:cs="Cambria"/>
        </w:rPr>
        <w:t>ł</w:t>
      </w:r>
      <w:r w:rsidRPr="00226E48">
        <w:t>ek A, Urasi</w:t>
      </w:r>
      <w:r w:rsidRPr="00226E48">
        <w:rPr>
          <w:rFonts w:cs="DengXian" w:hint="eastAsia"/>
        </w:rPr>
        <w:t>ń</w:t>
      </w:r>
      <w:r w:rsidRPr="00226E48">
        <w:t xml:space="preserve">ska E. Expression of Mismatch Repair Proteins in Early and Advanced Gastric Cancer in Poland. </w:t>
      </w:r>
      <w:r w:rsidRPr="00226E48">
        <w:rPr>
          <w:i/>
        </w:rPr>
        <w:t xml:space="preserve">Medical science monitor : international medical journal of experimental and clinical research. </w:t>
      </w:r>
      <w:r w:rsidRPr="00226E48">
        <w:t>2016;22:2886-2892.</w:t>
      </w:r>
    </w:p>
    <w:p w14:paraId="4BCAF0B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69.</w:t>
      </w:r>
      <w:r w:rsidRPr="00226E48">
        <w:tab/>
        <w:t xml:space="preserve">Kim H, Kim YH, Kim SE, Kim NG, Noh SH, Kim H. Concerted promoter hypermethylation of hMLH1, p16INK4A, and E-cadherin in gastric carcinomas with microsatellite instability. </w:t>
      </w:r>
      <w:r w:rsidRPr="00226E48">
        <w:rPr>
          <w:i/>
        </w:rPr>
        <w:t xml:space="preserve">The Journal of pathology. </w:t>
      </w:r>
      <w:r w:rsidRPr="00226E48">
        <w:t>2003;200(1):23-31.</w:t>
      </w:r>
    </w:p>
    <w:p w14:paraId="06F89B3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0.</w:t>
      </w:r>
      <w:r w:rsidRPr="00226E48">
        <w:tab/>
        <w:t xml:space="preserve">Kim KM, Kwon MS, Hong SJ, et al. Genetic classification of intestinal-type and diffuse-type gastric cancers based on chromosomal loss and microsatellite instability. </w:t>
      </w:r>
      <w:r w:rsidRPr="00226E48">
        <w:rPr>
          <w:i/>
        </w:rPr>
        <w:t xml:space="preserve">Virchows Archiv : an international journal of pathology. </w:t>
      </w:r>
      <w:r w:rsidRPr="00226E48">
        <w:t>2003;443(4):491-500.</w:t>
      </w:r>
    </w:p>
    <w:p w14:paraId="4AA26282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1.</w:t>
      </w:r>
      <w:r w:rsidRPr="00226E48">
        <w:tab/>
        <w:t xml:space="preserve">Kim SH, Ahn BK, Nam YS, Pyo JY, Oh YH, Lee KH. Microsatellite instability is associated with the clinicopathologic features of gastric cancer in sporadic gastric cancer patients. </w:t>
      </w:r>
      <w:r w:rsidRPr="00226E48">
        <w:rPr>
          <w:i/>
        </w:rPr>
        <w:t xml:space="preserve">Journal of gastric cancer. </w:t>
      </w:r>
      <w:r w:rsidRPr="00226E48">
        <w:t>2010;10(4):149-154.</w:t>
      </w:r>
    </w:p>
    <w:p w14:paraId="63C7245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2.</w:t>
      </w:r>
      <w:r w:rsidRPr="00226E48">
        <w:tab/>
        <w:t xml:space="preserve">Kim SY, Choi YY, An JY, et al. The benefit of microsatellite instability is attenuated by chemotherapy in stage II and stage III gastric cancer: Results from a large cohort with subgroup analyses. </w:t>
      </w:r>
      <w:r w:rsidRPr="00226E48">
        <w:rPr>
          <w:i/>
        </w:rPr>
        <w:t xml:space="preserve">Int J Cancer. </w:t>
      </w:r>
      <w:r w:rsidRPr="00226E48">
        <w:t>2015;137(4):819-825.</w:t>
      </w:r>
    </w:p>
    <w:p w14:paraId="0C7D614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3.</w:t>
      </w:r>
      <w:r w:rsidRPr="00226E48">
        <w:tab/>
        <w:t xml:space="preserve">Shin SJ, Kim SY, Choi YY, et al. Mismatch Repair Status of Gastric Cancer and Its Association with the Local and Systemic Immune Response. </w:t>
      </w:r>
      <w:r w:rsidRPr="00226E48">
        <w:rPr>
          <w:i/>
        </w:rPr>
        <w:t xml:space="preserve">The oncologist. </w:t>
      </w:r>
      <w:r w:rsidRPr="00226E48">
        <w:t>2019;24(9):e835-e844.</w:t>
      </w:r>
    </w:p>
    <w:p w14:paraId="2C4C73AD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4.</w:t>
      </w:r>
      <w:r w:rsidRPr="00226E48">
        <w:tab/>
        <w:t xml:space="preserve">Kim YB, Lee SY, Kim JH, et al. Microsatellite Instability of Gastric and Colorectal Cancers as a Predictor of Synchronous Gastric or Colorectal Neoplasms. </w:t>
      </w:r>
      <w:r w:rsidRPr="00226E48">
        <w:rPr>
          <w:i/>
        </w:rPr>
        <w:t xml:space="preserve">Gut and liver. </w:t>
      </w:r>
      <w:r w:rsidRPr="00226E48">
        <w:t>2016;10(2):220-227.</w:t>
      </w:r>
    </w:p>
    <w:p w14:paraId="400FC4C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5.</w:t>
      </w:r>
      <w:r w:rsidRPr="00226E48">
        <w:tab/>
        <w:t xml:space="preserve">Kim ST, Cristescu R, Bass AJ, et al. Comprehensive molecular characterization of clinical responses to PD-1 inhibition in metastatic gastric cancer. </w:t>
      </w:r>
      <w:r w:rsidRPr="00226E48">
        <w:rPr>
          <w:i/>
        </w:rPr>
        <w:t xml:space="preserve">Nature medicine. </w:t>
      </w:r>
      <w:r w:rsidRPr="00226E48">
        <w:t>2018;24(9):1449-1458.</w:t>
      </w:r>
    </w:p>
    <w:p w14:paraId="0E6DA6F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6.</w:t>
      </w:r>
      <w:r w:rsidRPr="00226E48">
        <w:tab/>
        <w:t xml:space="preserve">Kim JY, Kim WG, Kwon CH, Park DY. Differences in immune contextures among different molecular subtypes of gastric cancer and their prognostic impact. </w:t>
      </w:r>
      <w:r w:rsidRPr="00226E48">
        <w:rPr>
          <w:i/>
        </w:rPr>
        <w:t xml:space="preserve">Gastric cancer : official journal of the International Gastric Cancer Association and the Japanese Gastric Cancer Association. </w:t>
      </w:r>
      <w:r w:rsidRPr="00226E48">
        <w:t>2019;22(6):1164-1175.</w:t>
      </w:r>
    </w:p>
    <w:p w14:paraId="1D4C826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7.</w:t>
      </w:r>
      <w:r w:rsidRPr="00226E48">
        <w:tab/>
        <w:t xml:space="preserve">Kim JW, Cho SY, Chae J, et al. Adjuvant Chemotherapy in Microsatellite Instability-High Gastric Cancer. </w:t>
      </w:r>
      <w:r w:rsidRPr="00226E48">
        <w:rPr>
          <w:i/>
        </w:rPr>
        <w:t xml:space="preserve">Cancer Res Treat. </w:t>
      </w:r>
      <w:r w:rsidRPr="00226E48">
        <w:t>2020;52(4):1178-1187.</w:t>
      </w:r>
    </w:p>
    <w:p w14:paraId="3D101D4D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8.</w:t>
      </w:r>
      <w:r w:rsidRPr="00226E48">
        <w:tab/>
        <w:t xml:space="preserve">Kim N, Yu JI, Lim DH, et al. Prognostic Impact of Sarcopenia and Radiotherapy in Patients With Advanced Gastric Cancer Treated With Anti-PD-1 Antibody. </w:t>
      </w:r>
      <w:r w:rsidRPr="00226E48">
        <w:rPr>
          <w:i/>
        </w:rPr>
        <w:lastRenderedPageBreak/>
        <w:t xml:space="preserve">Frontiers in immunology. </w:t>
      </w:r>
      <w:r w:rsidRPr="00226E48">
        <w:t>2021;12:701668.</w:t>
      </w:r>
    </w:p>
    <w:p w14:paraId="4B135DA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79.</w:t>
      </w:r>
      <w:r w:rsidRPr="00226E48">
        <w:tab/>
        <w:t xml:space="preserve">Kleo K, Jovanovic VM, Arndold A, et al. Response prediction in patients with gastric and esophagogastric adenocarcinoma under neoadjuvant chemotherapy using targeted gene expression analysis and next-generation sequencing in pre-therapeutic biopsies. </w:t>
      </w:r>
      <w:r w:rsidRPr="00226E48">
        <w:rPr>
          <w:i/>
        </w:rPr>
        <w:t xml:space="preserve">Journal of cancer research and clinical oncology. </w:t>
      </w:r>
      <w:r w:rsidRPr="00226E48">
        <w:t>2022.</w:t>
      </w:r>
    </w:p>
    <w:p w14:paraId="7EC6E03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0.</w:t>
      </w:r>
      <w:r w:rsidRPr="00226E48">
        <w:tab/>
        <w:t xml:space="preserve">Kohlruss M, Ott K, Grosser B, et al. Sexual Difference Matters: Females with High Microsatellite Instability Show Increased Survival after Neoadjuvant Chemotherapy in Gastric Cancer. </w:t>
      </w:r>
      <w:r w:rsidRPr="00226E48">
        <w:rPr>
          <w:i/>
        </w:rPr>
        <w:t xml:space="preserve">Cancers (Basel). </w:t>
      </w:r>
      <w:r w:rsidRPr="00226E48">
        <w:t>2021;13(5).</w:t>
      </w:r>
    </w:p>
    <w:p w14:paraId="0EDD313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1.</w:t>
      </w:r>
      <w:r w:rsidRPr="00226E48">
        <w:tab/>
        <w:t xml:space="preserve">Kohlruss M, Grosser B, Krenauer M, et al. Prognostic implication of molecular subtypes and response to neoadjuvant chemotherapy in 760 gastric carcinomas: role of Epstein-Barr virus infection and high- and low-microsatellite instability. </w:t>
      </w:r>
      <w:r w:rsidRPr="00226E48">
        <w:rPr>
          <w:i/>
        </w:rPr>
        <w:t xml:space="preserve">The journal of pathology Clinical research. </w:t>
      </w:r>
      <w:r w:rsidRPr="00226E48">
        <w:t>2019;5(4):227-239.</w:t>
      </w:r>
    </w:p>
    <w:p w14:paraId="5D9DF2E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2.</w:t>
      </w:r>
      <w:r w:rsidRPr="00226E48">
        <w:tab/>
        <w:t xml:space="preserve">Lee TL, Leung WK, Lau JY, et al. Inverse association between cyclooxygenase-2 overexpression and microsatellite instability in gastric cancer. </w:t>
      </w:r>
      <w:r w:rsidRPr="00226E48">
        <w:rPr>
          <w:i/>
        </w:rPr>
        <w:t xml:space="preserve">Cancer letters. </w:t>
      </w:r>
      <w:r w:rsidRPr="00226E48">
        <w:t>2001;168(2):133-140.</w:t>
      </w:r>
    </w:p>
    <w:p w14:paraId="1E0B430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3.</w:t>
      </w:r>
      <w:r w:rsidRPr="00226E48">
        <w:tab/>
        <w:t xml:space="preserve">Lee HS, Choi SI, Lee HK, et al. Distinct clinical features and outcomes of gastric cancers with microsatellite instability. </w:t>
      </w:r>
      <w:r w:rsidRPr="00226E48">
        <w:rPr>
          <w:i/>
        </w:rPr>
        <w:t xml:space="preserve">Modern pathology : an official journal of the United States and Canadian Academy of Pathology, Inc. </w:t>
      </w:r>
      <w:r w:rsidRPr="00226E48">
        <w:t>2002;15(6):632-640.</w:t>
      </w:r>
    </w:p>
    <w:p w14:paraId="4AE6C6C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4.</w:t>
      </w:r>
      <w:r w:rsidRPr="00226E48">
        <w:tab/>
        <w:t xml:space="preserve">Chang MS, Lee HS, Kim HS, et al. Epstein-Barr virus and microsatellite instability in gastric carcinogenesis. </w:t>
      </w:r>
      <w:r w:rsidRPr="00226E48">
        <w:rPr>
          <w:i/>
        </w:rPr>
        <w:t xml:space="preserve">The Journal of pathology. </w:t>
      </w:r>
      <w:r w:rsidRPr="00226E48">
        <w:t>2003;199(4):447-452.</w:t>
      </w:r>
    </w:p>
    <w:p w14:paraId="4CC0C690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5.</w:t>
      </w:r>
      <w:r w:rsidRPr="00226E48">
        <w:tab/>
        <w:t xml:space="preserve">Lee J, Chung SJ, Choi JM, Han YM, Kim JS. Clinicopathologic Characteristics and Long-Term Outcome of Gastric Cancer Patients with Family History: Seven-Year Follow-Up Study for Korean Health Check-Up Subjects. </w:t>
      </w:r>
      <w:r w:rsidRPr="00226E48">
        <w:rPr>
          <w:i/>
        </w:rPr>
        <w:t xml:space="preserve">Gastroenterology research and practice. </w:t>
      </w:r>
      <w:r w:rsidRPr="00226E48">
        <w:t>2020;2020:4028136.</w:t>
      </w:r>
    </w:p>
    <w:p w14:paraId="6113659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6.</w:t>
      </w:r>
      <w:r w:rsidRPr="00226E48">
        <w:tab/>
        <w:t xml:space="preserve">Leite M, Corso G, Sousa S, et al. MSI phenotype and MMR alterations in familial and sporadic gastric cancer. </w:t>
      </w:r>
      <w:r w:rsidRPr="00226E48">
        <w:rPr>
          <w:i/>
        </w:rPr>
        <w:t xml:space="preserve">Int J Cancer. </w:t>
      </w:r>
      <w:r w:rsidRPr="00226E48">
        <w:t>2011;128(7):1606-1613.</w:t>
      </w:r>
    </w:p>
    <w:p w14:paraId="2D5A988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7.</w:t>
      </w:r>
      <w:r w:rsidRPr="00226E48">
        <w:tab/>
        <w:t xml:space="preserve">Li JH, Shi XZ, Lv S, Liu M, Xu GW. Effect of Helicobacter pylori infection on p53 expression of gastric mucosa and adenocarcinoma with microsatellite instability. </w:t>
      </w:r>
      <w:r w:rsidRPr="00226E48">
        <w:rPr>
          <w:i/>
        </w:rPr>
        <w:t xml:space="preserve">World journal of gastroenterology. </w:t>
      </w:r>
      <w:r w:rsidRPr="00226E48">
        <w:t>2005;11(28):4363-4366.</w:t>
      </w:r>
    </w:p>
    <w:p w14:paraId="03155CF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8.</w:t>
      </w:r>
      <w:r w:rsidRPr="00226E48">
        <w:tab/>
        <w:t xml:space="preserve">Li X, Zhang L, Wang C, et al. Microsatellite instability in Chinese gastric cancer and its correlation with clinical characteristics. </w:t>
      </w:r>
      <w:r w:rsidRPr="00226E48">
        <w:rPr>
          <w:i/>
        </w:rPr>
        <w:t xml:space="preserve">Journal of gastrointestinal oncology. </w:t>
      </w:r>
      <w:r w:rsidRPr="00226E48">
        <w:t>2021;12(6):2719-2727.</w:t>
      </w:r>
    </w:p>
    <w:p w14:paraId="4C2FC81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89.</w:t>
      </w:r>
      <w:r w:rsidRPr="00226E48">
        <w:tab/>
        <w:t xml:space="preserve">Li Z, Wang Y, Ying X, et al. Prognostic and predictive value of mismatch repair deficiency in gastric and gastroesophageal junction adenocarcinoma patients receiving neoadjuvant or adjuvant chemotherapy. </w:t>
      </w:r>
      <w:r w:rsidRPr="00226E48">
        <w:rPr>
          <w:i/>
        </w:rPr>
        <w:t xml:space="preserve">Journal of surgical oncology. </w:t>
      </w:r>
      <w:r w:rsidRPr="00226E48">
        <w:t>2021;124(8):1356-1364.</w:t>
      </w:r>
    </w:p>
    <w:p w14:paraId="2643EF9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0.</w:t>
      </w:r>
      <w:r w:rsidRPr="00226E48">
        <w:tab/>
        <w:t xml:space="preserve">Lim JH, Lee DH, Shin CM, et al. Clinicopathological features and surgical safety of gastric cancer in elderly patients. </w:t>
      </w:r>
      <w:r w:rsidRPr="00226E48">
        <w:rPr>
          <w:i/>
        </w:rPr>
        <w:t xml:space="preserve">Journal of Korean medical science. </w:t>
      </w:r>
      <w:r w:rsidRPr="00226E48">
        <w:t>2014;29(12):1639-1645.</w:t>
      </w:r>
    </w:p>
    <w:p w14:paraId="2F621D0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1.</w:t>
      </w:r>
      <w:r w:rsidRPr="00226E48">
        <w:tab/>
        <w:t xml:space="preserve">Koh J, Nam SK, Roh H, et al. Somatic mutational profiles of stage II and III gastric cancer according to tumor microenvironment immune type. </w:t>
      </w:r>
      <w:r w:rsidRPr="00226E48">
        <w:rPr>
          <w:i/>
        </w:rPr>
        <w:t xml:space="preserve">Genes, chromosomes &amp; cancer. </w:t>
      </w:r>
      <w:r w:rsidRPr="00226E48">
        <w:t>2019;58(1):12-22.</w:t>
      </w:r>
    </w:p>
    <w:p w14:paraId="014C910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2.</w:t>
      </w:r>
      <w:r w:rsidRPr="00226E48">
        <w:tab/>
        <w:t xml:space="preserve">Park Y, Seo AN, Koh J, et al. Expression of the immune checkpoint receptors PD-1, LAG3, and TIM3 in the immune context of stage II and III gastric cancer </w:t>
      </w:r>
      <w:r w:rsidRPr="00226E48">
        <w:lastRenderedPageBreak/>
        <w:t xml:space="preserve">by using single and chromogenic multiplex immunohistochemistry. </w:t>
      </w:r>
      <w:r w:rsidRPr="00226E48">
        <w:rPr>
          <w:i/>
        </w:rPr>
        <w:t xml:space="preserve">Oncoimmunology. </w:t>
      </w:r>
      <w:r w:rsidRPr="00226E48">
        <w:t>2021;10(1):1954761.</w:t>
      </w:r>
    </w:p>
    <w:p w14:paraId="4DEB540C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3.</w:t>
      </w:r>
      <w:r w:rsidRPr="00226E48">
        <w:tab/>
        <w:t xml:space="preserve">Lin JT, Wu MS, Shun CT, et al. Microsatellite instability in gastric carcinoma with special references to histopathology and cancer stages. </w:t>
      </w:r>
      <w:r w:rsidRPr="00226E48">
        <w:rPr>
          <w:i/>
        </w:rPr>
        <w:t xml:space="preserve">European journal of cancer (Oxford, England : 1990). </w:t>
      </w:r>
      <w:r w:rsidRPr="00226E48">
        <w:t>1995;31a(11):1879-1882.</w:t>
      </w:r>
    </w:p>
    <w:p w14:paraId="582C7EAD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4.</w:t>
      </w:r>
      <w:r w:rsidRPr="00226E48">
        <w:tab/>
        <w:t xml:space="preserve">Wu MS, Sheu JC, Shun CT, et al. Infrequent hMSH2 mutations in sporadic gastric adenocarcinoma with microsatellite instability. </w:t>
      </w:r>
      <w:r w:rsidRPr="00226E48">
        <w:rPr>
          <w:i/>
        </w:rPr>
        <w:t xml:space="preserve">Cancer letters. </w:t>
      </w:r>
      <w:r w:rsidRPr="00226E48">
        <w:t>1997;112(2):161-166.</w:t>
      </w:r>
    </w:p>
    <w:p w14:paraId="51C3B48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5.</w:t>
      </w:r>
      <w:r w:rsidRPr="00226E48">
        <w:tab/>
        <w:t xml:space="preserve">Liu P, Zhang XY, Shao Y, Zhang DF. Microsatellite instability in gastric cancer and pre-cancerous lesions. </w:t>
      </w:r>
      <w:r w:rsidRPr="00226E48">
        <w:rPr>
          <w:i/>
        </w:rPr>
        <w:t xml:space="preserve">World journal of gastroenterology. </w:t>
      </w:r>
      <w:r w:rsidRPr="00226E48">
        <w:t>2005;11(31):4904-4907.</w:t>
      </w:r>
    </w:p>
    <w:p w14:paraId="0A892FF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6.</w:t>
      </w:r>
      <w:r w:rsidRPr="00226E48">
        <w:tab/>
        <w:t xml:space="preserve">Liu J, Lichtenberg T, Hoadley KA, et al. An Integrated TCGA Pan-Cancer Clinical Data Resource to Drive High-Quality Survival Outcome Analytics. </w:t>
      </w:r>
      <w:r w:rsidRPr="00226E48">
        <w:rPr>
          <w:i/>
        </w:rPr>
        <w:t xml:space="preserve">Cell. </w:t>
      </w:r>
      <w:r w:rsidRPr="00226E48">
        <w:t>2018;173(2):400-416.e411.</w:t>
      </w:r>
    </w:p>
    <w:p w14:paraId="419B12ED" w14:textId="77777777" w:rsidR="00226E48" w:rsidRPr="00226E48" w:rsidRDefault="00226E48" w:rsidP="00226E48">
      <w:pPr>
        <w:pStyle w:val="EndNoteBibliography"/>
        <w:ind w:left="720" w:hanging="720"/>
      </w:pPr>
      <w:r w:rsidRPr="00226E48">
        <w:t>97.</w:t>
      </w:r>
      <w:r w:rsidRPr="00226E48">
        <w:tab/>
        <w:t xml:space="preserve">Liu X, Choi MG, Kim K, et al. High PD-L1 expression in gastric cancer (GC) patients and correlation with molecular features. </w:t>
      </w:r>
      <w:r w:rsidRPr="00226E48">
        <w:rPr>
          <w:i/>
        </w:rPr>
        <w:t xml:space="preserve">Pathology, research and practice. </w:t>
      </w:r>
      <w:r w:rsidRPr="00226E48">
        <w:t>2020;216(4):152881.</w:t>
      </w:r>
    </w:p>
    <w:p w14:paraId="2B758238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98.</w:t>
      </w:r>
      <w:r w:rsidRPr="00226E48">
        <w:tab/>
        <w:t xml:space="preserve">Cristescu R, Lee J, Nebozhyn M, et al. Molecular analysis of gastric cancer identifies subtypes associated with distinct clinical outcomes. </w:t>
      </w:r>
      <w:r w:rsidRPr="008A6B1E">
        <w:rPr>
          <w:lang w:val="it-IT"/>
        </w:rPr>
        <w:t>2015;21(5):449-456.</w:t>
      </w:r>
    </w:p>
    <w:p w14:paraId="7276CBB5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99.</w:t>
      </w:r>
      <w:r w:rsidRPr="008A6B1E">
        <w:rPr>
          <w:lang w:val="it-IT"/>
        </w:rPr>
        <w:tab/>
        <w:t xml:space="preserve">Ma Y, Wu L, Liu C, Xu L, Li D, Li JC. </w:t>
      </w:r>
      <w:r w:rsidRPr="00226E48">
        <w:t xml:space="preserve">The correlation of genetic instability of PINX1 gene to clinico-pathological features of gastric cancer in the Chinese population. </w:t>
      </w:r>
      <w:r w:rsidRPr="00226E48">
        <w:rPr>
          <w:i/>
        </w:rPr>
        <w:t xml:space="preserve">Journal of cancer research and clinical oncology. </w:t>
      </w:r>
      <w:r w:rsidRPr="00226E48">
        <w:t>2009;135(3):431-437.</w:t>
      </w:r>
    </w:p>
    <w:p w14:paraId="704CCA3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0.</w:t>
      </w:r>
      <w:r w:rsidRPr="00226E48">
        <w:tab/>
        <w:t xml:space="preserve">Ma C, Patel K, Singhi AD, et al. Programmed Death-Ligand 1 Expression Is Common in Gastric Cancer Associated With Epstein-Barr Virus or Microsatellite Instability. </w:t>
      </w:r>
      <w:r w:rsidRPr="00226E48">
        <w:rPr>
          <w:i/>
        </w:rPr>
        <w:t xml:space="preserve">The American journal of surgical pathology. </w:t>
      </w:r>
      <w:r w:rsidRPr="00226E48">
        <w:t>2016;40(11):1496-1506.</w:t>
      </w:r>
    </w:p>
    <w:p w14:paraId="486B8C34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1.</w:t>
      </w:r>
      <w:r w:rsidRPr="00226E48">
        <w:tab/>
        <w:t xml:space="preserve">Mizoshita T, Tsukamoto T, Cao X, et al. Microsatellite instability is linked to loss of hMLH1 expression in advanced gastric cancers: lack of a relationship with the histological type and phenotype. </w:t>
      </w:r>
      <w:r w:rsidRPr="00226E48">
        <w:rPr>
          <w:i/>
        </w:rPr>
        <w:t xml:space="preserve">Gastric cancer : official journal of the International Gastric Cancer Association and the Japanese Gastric Cancer Association. </w:t>
      </w:r>
      <w:r w:rsidRPr="00226E48">
        <w:t>2005;8(3):164-172.</w:t>
      </w:r>
    </w:p>
    <w:p w14:paraId="01D1428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2.</w:t>
      </w:r>
      <w:r w:rsidRPr="00226E48">
        <w:tab/>
        <w:t xml:space="preserve">Moehler M, Dvorkin M, Boku N, et al. Phase III Trial of Avelumab Maintenance After First-Line Induction Chemotherapy Versus Continuation of Chemotherapy in Patients With Gastric Cancers: Results From JAVELIN Gastric 100. </w:t>
      </w:r>
      <w:r w:rsidRPr="00226E48">
        <w:rPr>
          <w:i/>
        </w:rPr>
        <w:t xml:space="preserve">J Clin Oncol. </w:t>
      </w:r>
      <w:r w:rsidRPr="00226E48">
        <w:t>2020:JCO2000892.</w:t>
      </w:r>
    </w:p>
    <w:p w14:paraId="21AFF362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3.</w:t>
      </w:r>
      <w:r w:rsidRPr="00226E48">
        <w:tab/>
        <w:t xml:space="preserve">Oh N, Kim H, Kim KM, et al. Microsatellite Instability and Effectiveness of Adjuvant Treatment in pT1N1 Gastric Cancer: A Multicohort Study. </w:t>
      </w:r>
      <w:r w:rsidRPr="00226E48">
        <w:rPr>
          <w:i/>
        </w:rPr>
        <w:t xml:space="preserve">Annals of surgical oncology. </w:t>
      </w:r>
      <w:r w:rsidRPr="00226E48">
        <w:t>2021;28(13):8908-8915.</w:t>
      </w:r>
    </w:p>
    <w:p w14:paraId="2B36137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4.</w:t>
      </w:r>
      <w:r w:rsidRPr="00226E48">
        <w:tab/>
        <w:t xml:space="preserve">Oki E, Kakeji Y, Zhao Y, et al. Chemosensitivity and survival in gastric cancer patients with microsatellite instability. </w:t>
      </w:r>
      <w:r w:rsidRPr="00226E48">
        <w:rPr>
          <w:i/>
        </w:rPr>
        <w:t xml:space="preserve">Annals of surgical oncology. </w:t>
      </w:r>
      <w:r w:rsidRPr="00226E48">
        <w:t>2009;16(9):2510-2515.</w:t>
      </w:r>
    </w:p>
    <w:p w14:paraId="656EAB54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5.</w:t>
      </w:r>
      <w:r w:rsidRPr="00226E48">
        <w:tab/>
        <w:t xml:space="preserve">Oki E, Zhao Y, Yoshida R, et al. Checkpoint with forkhead-associated and ring finger promoter hypermethylation correlates with microsatellite instability in </w:t>
      </w:r>
      <w:r w:rsidRPr="00226E48">
        <w:lastRenderedPageBreak/>
        <w:t xml:space="preserve">gastric cancer. </w:t>
      </w:r>
      <w:r w:rsidRPr="00226E48">
        <w:rPr>
          <w:i/>
        </w:rPr>
        <w:t xml:space="preserve">World journal of gastroenterology. </w:t>
      </w:r>
      <w:r w:rsidRPr="00226E48">
        <w:t>2009;15(20):2520-2525.</w:t>
      </w:r>
    </w:p>
    <w:p w14:paraId="3746890F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106.</w:t>
      </w:r>
      <w:r w:rsidRPr="00226E48">
        <w:tab/>
        <w:t xml:space="preserve">Sakurai M, Zhao Y, Oki E, Kakeji Y, Oda S, Maehara Y. High-resolution fluorescent analysis of microsatellite instability in gastric cancer. </w:t>
      </w:r>
      <w:r w:rsidRPr="008A6B1E">
        <w:rPr>
          <w:i/>
          <w:lang w:val="it-IT"/>
        </w:rPr>
        <w:t xml:space="preserve">European journal of gastroenterology &amp; hepatology. </w:t>
      </w:r>
      <w:r w:rsidRPr="008A6B1E">
        <w:rPr>
          <w:lang w:val="it-IT"/>
        </w:rPr>
        <w:t>2007;19(8):701-709.</w:t>
      </w:r>
    </w:p>
    <w:p w14:paraId="5A64B384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8A6B1E">
        <w:rPr>
          <w:lang w:val="it-IT"/>
        </w:rPr>
        <w:t>107.</w:t>
      </w:r>
      <w:r w:rsidRPr="008A6B1E">
        <w:rPr>
          <w:lang w:val="it-IT"/>
        </w:rPr>
        <w:tab/>
        <w:t xml:space="preserve">Ottini L, Palli D, Falchetti M, et al. </w:t>
      </w:r>
      <w:r w:rsidRPr="00226E48">
        <w:t xml:space="preserve">Microsatellite instability in gastric cancer is associated with tumor location and family history in a high-risk population from Tuscany. </w:t>
      </w:r>
      <w:r w:rsidRPr="008A6B1E">
        <w:rPr>
          <w:i/>
          <w:lang w:val="it-IT"/>
        </w:rPr>
        <w:t xml:space="preserve">Cancer research. </w:t>
      </w:r>
      <w:r w:rsidRPr="008A6B1E">
        <w:rPr>
          <w:lang w:val="it-IT"/>
        </w:rPr>
        <w:t>1997;57(20):4523-4529.</w:t>
      </w:r>
    </w:p>
    <w:p w14:paraId="404754F5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108.</w:t>
      </w:r>
      <w:r w:rsidRPr="008A6B1E">
        <w:rPr>
          <w:lang w:val="it-IT"/>
        </w:rPr>
        <w:tab/>
        <w:t xml:space="preserve">Palli D, Russo A, Ottini L, et al. </w:t>
      </w:r>
      <w:r w:rsidRPr="00226E48">
        <w:t xml:space="preserve">Red meat, family history, and increased risk of gastric cancer with microsatellite instability. </w:t>
      </w:r>
      <w:r w:rsidRPr="00226E48">
        <w:rPr>
          <w:i/>
        </w:rPr>
        <w:t xml:space="preserve">Cancer research. </w:t>
      </w:r>
      <w:r w:rsidRPr="00226E48">
        <w:t>2001;61(14):5415-5419.</w:t>
      </w:r>
    </w:p>
    <w:p w14:paraId="22CA68B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09.</w:t>
      </w:r>
      <w:r w:rsidRPr="00226E48">
        <w:tab/>
        <w:t xml:space="preserve">Park SY, Kook MC, Kim YW, Cho NY, Kim TY, Kang GH. Mixed-type gastric cancer and its association with high-frequency CpG island hypermethylation. </w:t>
      </w:r>
      <w:r w:rsidRPr="00226E48">
        <w:rPr>
          <w:i/>
        </w:rPr>
        <w:t xml:space="preserve">Virchows Archiv : an international journal of pathology. </w:t>
      </w:r>
      <w:r w:rsidRPr="00226E48">
        <w:t>2010;456(6):625-633.</w:t>
      </w:r>
    </w:p>
    <w:p w14:paraId="69E5775E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110.</w:t>
      </w:r>
      <w:r w:rsidRPr="00226E48">
        <w:tab/>
        <w:t xml:space="preserve">Park J, Yoo HM, Jang W, et al. Distribution of somatic mutations of cancer-related genes according to microsatellite instability status in Korean gastric cancer. </w:t>
      </w:r>
      <w:r w:rsidRPr="008A6B1E">
        <w:rPr>
          <w:i/>
          <w:lang w:val="it-IT"/>
        </w:rPr>
        <w:t xml:space="preserve">Medicine. </w:t>
      </w:r>
      <w:r w:rsidRPr="008A6B1E">
        <w:rPr>
          <w:lang w:val="it-IT"/>
        </w:rPr>
        <w:t>2017;96(25):e7224.</w:t>
      </w:r>
    </w:p>
    <w:p w14:paraId="15B3245B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111.</w:t>
      </w:r>
      <w:r w:rsidRPr="008A6B1E">
        <w:rPr>
          <w:lang w:val="it-IT"/>
        </w:rPr>
        <w:tab/>
        <w:t xml:space="preserve">Pascua I, Fernández-Marcelo T, Sánchez-Pernaute A, et al. </w:t>
      </w:r>
      <w:r w:rsidRPr="00226E48">
        <w:t xml:space="preserve">Prognostic value of telomere function in gastric cancers with and without microsatellite instability. </w:t>
      </w:r>
      <w:r w:rsidRPr="00226E48">
        <w:rPr>
          <w:i/>
        </w:rPr>
        <w:t xml:space="preserve">European journal of gastroenterology &amp; hepatology. </w:t>
      </w:r>
      <w:r w:rsidRPr="00226E48">
        <w:t>2015;27(2):162-169.</w:t>
      </w:r>
    </w:p>
    <w:p w14:paraId="281B977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12.</w:t>
      </w:r>
      <w:r w:rsidRPr="00226E48">
        <w:tab/>
        <w:t xml:space="preserve">Pereira MA, Ramos M, Faraj SF, et al. Clinicopathological and prognostic features of Epstein-Barr virus infection, microsatellite instability, and PD-L1 expression in gastric cancer. </w:t>
      </w:r>
      <w:r w:rsidRPr="00226E48">
        <w:rPr>
          <w:i/>
        </w:rPr>
        <w:t xml:space="preserve">Journal of surgical oncology. </w:t>
      </w:r>
      <w:r w:rsidRPr="00226E48">
        <w:t>2018;117(5):829-839.</w:t>
      </w:r>
    </w:p>
    <w:p w14:paraId="3BA14A4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13.</w:t>
      </w:r>
      <w:r w:rsidRPr="00226E48">
        <w:tab/>
        <w:t xml:space="preserve">Pietrantonio F, Miceli R, Raimondi A, et al. Individual Patient Data Meta-Analysis of the Value of Microsatellite Instability As a Biomarker in Gastric Cancer. </w:t>
      </w:r>
      <w:r w:rsidRPr="00226E48">
        <w:rPr>
          <w:i/>
        </w:rPr>
        <w:t xml:space="preserve">Journal of clinical oncology : official journal of the American Society of Clinical Oncology. </w:t>
      </w:r>
      <w:r w:rsidRPr="00226E48">
        <w:t>2019;37(35):3392-3400.</w:t>
      </w:r>
    </w:p>
    <w:p w14:paraId="749217C4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14.</w:t>
      </w:r>
      <w:r w:rsidRPr="00226E48">
        <w:tab/>
        <w:t xml:space="preserve">Pinto M, Oliveira C, Machado JC, et al. MSI-L gastric carcinomas share the hMLH1 methylation status of MSI-H carcinomas but not their clinicopathological profile. </w:t>
      </w:r>
      <w:r w:rsidRPr="00226E48">
        <w:rPr>
          <w:i/>
        </w:rPr>
        <w:t xml:space="preserve">Laboratory investigation; a journal of technical methods and pathology. </w:t>
      </w:r>
      <w:r w:rsidRPr="00226E48">
        <w:t>2000;80(12):1915-1923.</w:t>
      </w:r>
    </w:p>
    <w:p w14:paraId="546880E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15.</w:t>
      </w:r>
      <w:r w:rsidRPr="00226E48">
        <w:tab/>
        <w:t xml:space="preserve">dos Santos NR, Seruca R, Constância M, Seixas M, Sobrinho-Simões M. Microsatellite instability at multiple loci in gastric carcinoma: clinicopathologic implications and prognosis. </w:t>
      </w:r>
      <w:r w:rsidRPr="00226E48">
        <w:rPr>
          <w:i/>
        </w:rPr>
        <w:t xml:space="preserve">Gastroenterology. </w:t>
      </w:r>
      <w:r w:rsidRPr="00226E48">
        <w:t>1996;110(1):38-44.</w:t>
      </w:r>
    </w:p>
    <w:p w14:paraId="26152B21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16.</w:t>
      </w:r>
      <w:r w:rsidRPr="00226E48">
        <w:tab/>
        <w:t xml:space="preserve">Polom K, Böger C, Smyth E, et al. Synchronous metastatic gastric cancer-molecular background and clinical implications with special attention to mismatch repair deficiency. </w:t>
      </w:r>
      <w:r w:rsidRPr="00226E48">
        <w:rPr>
          <w:i/>
        </w:rPr>
        <w:t xml:space="preserve">European journal of surgical oncology : the journal of the European Society of Surgical Oncology and the British Association of Surgical Oncology. </w:t>
      </w:r>
      <w:r w:rsidRPr="00226E48">
        <w:t>2018;44(5):626-631.</w:t>
      </w:r>
    </w:p>
    <w:p w14:paraId="743D16A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17.</w:t>
      </w:r>
      <w:r w:rsidRPr="00226E48">
        <w:tab/>
        <w:t xml:space="preserve">Polom K, Das K, Marrelli D, et al. KRAS Mutation in Gastric Cancer and Prognostication Associated with Microsatellite Instability Status. </w:t>
      </w:r>
      <w:r w:rsidRPr="00226E48">
        <w:rPr>
          <w:i/>
        </w:rPr>
        <w:t xml:space="preserve">Pathology oncology research : POR. </w:t>
      </w:r>
      <w:r w:rsidRPr="00226E48">
        <w:t>2019;25(1):333-340.</w:t>
      </w:r>
    </w:p>
    <w:p w14:paraId="1BAF00EE" w14:textId="77777777" w:rsidR="00226E48" w:rsidRPr="00226E48" w:rsidRDefault="00226E48" w:rsidP="00226E48">
      <w:pPr>
        <w:pStyle w:val="EndNoteBibliography"/>
        <w:ind w:left="720" w:hanging="720"/>
      </w:pPr>
      <w:r w:rsidRPr="00226E48">
        <w:lastRenderedPageBreak/>
        <w:t>118.</w:t>
      </w:r>
      <w:r w:rsidRPr="00226E48">
        <w:tab/>
        <w:t xml:space="preserve">Polom K, Marrelli D, Pascale V, et al. High-risk and low-risk gastric cancer areas in Italy and its association with microsatellite instability. </w:t>
      </w:r>
      <w:r w:rsidRPr="00226E48">
        <w:rPr>
          <w:i/>
        </w:rPr>
        <w:t xml:space="preserve">Journal of cancer research and clinical oncology. </w:t>
      </w:r>
      <w:r w:rsidRPr="00226E48">
        <w:t>2016;142(8):1817-1824.</w:t>
      </w:r>
    </w:p>
    <w:p w14:paraId="52B2C669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119.</w:t>
      </w:r>
      <w:r w:rsidRPr="00226E48">
        <w:tab/>
        <w:t xml:space="preserve">Pedrazzani C, Corso G, Velho S, et al. Evidence of tumor microsatellite instability in gastric cancer with familial aggregation. </w:t>
      </w:r>
      <w:r w:rsidRPr="008A6B1E">
        <w:rPr>
          <w:i/>
          <w:lang w:val="it-IT"/>
        </w:rPr>
        <w:t xml:space="preserve">Familial cancer. </w:t>
      </w:r>
      <w:r w:rsidRPr="008A6B1E">
        <w:rPr>
          <w:lang w:val="it-IT"/>
        </w:rPr>
        <w:t>2009;8(3):215-220.</w:t>
      </w:r>
    </w:p>
    <w:p w14:paraId="3409BD2A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120.</w:t>
      </w:r>
      <w:r w:rsidRPr="008A6B1E">
        <w:rPr>
          <w:lang w:val="it-IT"/>
        </w:rPr>
        <w:tab/>
        <w:t xml:space="preserve">Marrelli D, Polom K, Pascale V, et al. </w:t>
      </w:r>
      <w:r w:rsidRPr="00226E48">
        <w:t xml:space="preserve">Strong Prognostic Value of Microsatellite Instability in Intestinal Type Non-cardia Gastric Cancer. </w:t>
      </w:r>
      <w:r w:rsidRPr="00226E48">
        <w:rPr>
          <w:i/>
        </w:rPr>
        <w:t xml:space="preserve">Annals of surgical oncology. </w:t>
      </w:r>
      <w:r w:rsidRPr="00226E48">
        <w:t>2016;23(3):943-950.</w:t>
      </w:r>
    </w:p>
    <w:p w14:paraId="4DA6B7B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21.</w:t>
      </w:r>
      <w:r w:rsidRPr="00226E48">
        <w:tab/>
        <w:t xml:space="preserve">Corso G, Pedrazzani C, Marrelli D, Pascale V, Pinto E, Roviello F. Correlation of microsatellite instability at multiple loci with long-term survival in advanced gastric carcinoma. </w:t>
      </w:r>
      <w:r w:rsidRPr="00226E48">
        <w:rPr>
          <w:i/>
        </w:rPr>
        <w:t xml:space="preserve">Archives of surgery (Chicago, Ill : 1960). </w:t>
      </w:r>
      <w:r w:rsidRPr="00226E48">
        <w:t>2009;144(8):722-727.</w:t>
      </w:r>
    </w:p>
    <w:p w14:paraId="0B7DBD2D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22.</w:t>
      </w:r>
      <w:r w:rsidRPr="00226E48">
        <w:tab/>
        <w:t xml:space="preserve">Corso G, Velho S, Paredes J, et al. Oncogenic mutations in gastric cancer with microsatellite instability. </w:t>
      </w:r>
      <w:r w:rsidRPr="00226E48">
        <w:rPr>
          <w:i/>
        </w:rPr>
        <w:t xml:space="preserve">European journal of cancer (Oxford, England : 1990). </w:t>
      </w:r>
      <w:r w:rsidRPr="00226E48">
        <w:t>2011;47(3):443-451.</w:t>
      </w:r>
    </w:p>
    <w:p w14:paraId="4E0DA39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23.</w:t>
      </w:r>
      <w:r w:rsidRPr="00226E48">
        <w:tab/>
        <w:t xml:space="preserve">Pretzsch E, Bösch F, Todorova R, et al. Molecular subtyping of gastric cancer according to ACRG using immunohistochemistry - Correlation with clinical parameters. </w:t>
      </w:r>
      <w:r w:rsidRPr="00226E48">
        <w:rPr>
          <w:i/>
        </w:rPr>
        <w:t xml:space="preserve">Pathology, research and practice. </w:t>
      </w:r>
      <w:r w:rsidRPr="00226E48">
        <w:t>2022;231:153797.</w:t>
      </w:r>
    </w:p>
    <w:p w14:paraId="4D6A2E2F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124.</w:t>
      </w:r>
      <w:r w:rsidRPr="00226E48">
        <w:tab/>
        <w:t xml:space="preserve">Quaas A, Rehkaemper J, Rueschoff J, et al. Occurrence of High Microsatellite-Instability/Mismatch Repair Deficiency in Nearly 2,000 Human Adenocarcinomas of the Gastrointestinal Tract, Pancreas, and Bile Ducts: A Study From a Large German Comprehensive Cancer Center. </w:t>
      </w:r>
      <w:r w:rsidRPr="008A6B1E">
        <w:rPr>
          <w:i/>
          <w:lang w:val="it-IT"/>
        </w:rPr>
        <w:t xml:space="preserve">Frontiers in oncology. </w:t>
      </w:r>
      <w:r w:rsidRPr="008A6B1E">
        <w:rPr>
          <w:lang w:val="it-IT"/>
        </w:rPr>
        <w:t>2021;11:569475.</w:t>
      </w:r>
    </w:p>
    <w:p w14:paraId="5288D832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125.</w:t>
      </w:r>
      <w:r w:rsidRPr="008A6B1E">
        <w:rPr>
          <w:lang w:val="it-IT"/>
        </w:rPr>
        <w:tab/>
        <w:t xml:space="preserve">Ramos M, Pereira MA, de Mello ES, et al. </w:t>
      </w:r>
      <w:r w:rsidRPr="00226E48">
        <w:t xml:space="preserve">Gastric cancer molecular classification based on immunohistochemistry and in situ hybridization: Analysis in western patients after curative-intent surgery. </w:t>
      </w:r>
      <w:r w:rsidRPr="00226E48">
        <w:rPr>
          <w:i/>
        </w:rPr>
        <w:t xml:space="preserve">World journal of clinical oncology. </w:t>
      </w:r>
      <w:r w:rsidRPr="00226E48">
        <w:t>2021;12(8):688-701.</w:t>
      </w:r>
    </w:p>
    <w:p w14:paraId="157BB308" w14:textId="77777777" w:rsidR="00226E48" w:rsidRPr="008A6B1E" w:rsidRDefault="00226E48" w:rsidP="00226E48">
      <w:pPr>
        <w:pStyle w:val="EndNoteBibliography"/>
        <w:ind w:left="720" w:hanging="720"/>
        <w:rPr>
          <w:lang w:val="it-IT"/>
        </w:rPr>
      </w:pPr>
      <w:r w:rsidRPr="00226E48">
        <w:t>126.</w:t>
      </w:r>
      <w:r w:rsidRPr="00226E48">
        <w:tab/>
        <w:t xml:space="preserve">Renault B, Calistri D, Buonsanti G, Nanni O, Amadori D, Ranzani GN. Microsatellite instability and mutations of p53 and TGF-beta RII genes in gastric cancer. </w:t>
      </w:r>
      <w:r w:rsidRPr="008A6B1E">
        <w:rPr>
          <w:i/>
          <w:lang w:val="it-IT"/>
        </w:rPr>
        <w:t xml:space="preserve">Human genetics. </w:t>
      </w:r>
      <w:r w:rsidRPr="008A6B1E">
        <w:rPr>
          <w:lang w:val="it-IT"/>
        </w:rPr>
        <w:t>1996;98(5):601-607.</w:t>
      </w:r>
    </w:p>
    <w:p w14:paraId="0C9E1594" w14:textId="77777777" w:rsidR="00226E48" w:rsidRPr="00226E48" w:rsidRDefault="00226E48" w:rsidP="00226E48">
      <w:pPr>
        <w:pStyle w:val="EndNoteBibliography"/>
        <w:ind w:left="720" w:hanging="720"/>
      </w:pPr>
      <w:r w:rsidRPr="008A6B1E">
        <w:rPr>
          <w:lang w:val="it-IT"/>
        </w:rPr>
        <w:t>127.</w:t>
      </w:r>
      <w:r w:rsidRPr="008A6B1E">
        <w:rPr>
          <w:lang w:val="it-IT"/>
        </w:rPr>
        <w:tab/>
        <w:t xml:space="preserve">Rugge M, Bersani G, Bertorelle R, et al. </w:t>
      </w:r>
      <w:r w:rsidRPr="00226E48">
        <w:t xml:space="preserve">Microsatellite instability and gastric non-invasive neoplasia in a high risk population in Cesena, Italy. </w:t>
      </w:r>
      <w:r w:rsidRPr="00226E48">
        <w:rPr>
          <w:i/>
        </w:rPr>
        <w:t xml:space="preserve">Journal of clinical pathology. </w:t>
      </w:r>
      <w:r w:rsidRPr="00226E48">
        <w:t>2005;58(8):805-810.</w:t>
      </w:r>
    </w:p>
    <w:p w14:paraId="76D8B043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28.</w:t>
      </w:r>
      <w:r w:rsidRPr="00226E48">
        <w:tab/>
        <w:t xml:space="preserve">Schlintl V, Huemer F, Rinnerthaler G, et al. Checkpoint inhibitors in metastatic gastric and GEJ cancer: a multi-institutional retrospective analysis of real-world data in a Western cohort. </w:t>
      </w:r>
      <w:r w:rsidRPr="00226E48">
        <w:rPr>
          <w:i/>
        </w:rPr>
        <w:t xml:space="preserve">BMC cancer. </w:t>
      </w:r>
      <w:r w:rsidRPr="00226E48">
        <w:t>2022;22(1):51.</w:t>
      </w:r>
    </w:p>
    <w:p w14:paraId="76CC86B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29.</w:t>
      </w:r>
      <w:r w:rsidRPr="00226E48">
        <w:tab/>
        <w:t xml:space="preserve">Schneider BG, Bravo JC, Roa JC, et al. Microsatellite instability, prognosis and metastasis in gastric cancers from a low-risk population. </w:t>
      </w:r>
      <w:r w:rsidRPr="00226E48">
        <w:rPr>
          <w:i/>
        </w:rPr>
        <w:t xml:space="preserve">Int J Cancer. </w:t>
      </w:r>
      <w:r w:rsidRPr="00226E48">
        <w:t>2000;89(5):444-452.</w:t>
      </w:r>
    </w:p>
    <w:p w14:paraId="755427D0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0.</w:t>
      </w:r>
      <w:r w:rsidRPr="00226E48">
        <w:tab/>
        <w:t xml:space="preserve">Seo HM, Chang YS, Joo SH, et al. Clinicopathologic characteristics and outcomes of gastric cancers with the MSI-H phenotype. </w:t>
      </w:r>
      <w:r w:rsidRPr="00226E48">
        <w:rPr>
          <w:i/>
        </w:rPr>
        <w:t xml:space="preserve">Journal of surgical oncology. </w:t>
      </w:r>
      <w:r w:rsidRPr="00226E48">
        <w:lastRenderedPageBreak/>
        <w:t>2009;99(3):143-147.</w:t>
      </w:r>
    </w:p>
    <w:p w14:paraId="6D9EB2B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1.</w:t>
      </w:r>
      <w:r w:rsidRPr="00226E48">
        <w:tab/>
        <w:t xml:space="preserve">Sepulveda AR, Santos AC, Yamaoka Y, et al. Marked differences in the frequency of microsatellite instability in gastric cancer from different countries. </w:t>
      </w:r>
      <w:r w:rsidRPr="00226E48">
        <w:rPr>
          <w:i/>
        </w:rPr>
        <w:t xml:space="preserve">The American journal of gastroenterology. </w:t>
      </w:r>
      <w:r w:rsidRPr="00226E48">
        <w:t>1999;94(10):3034-3038.</w:t>
      </w:r>
    </w:p>
    <w:p w14:paraId="767724A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2.</w:t>
      </w:r>
      <w:r w:rsidRPr="00226E48">
        <w:tab/>
        <w:t xml:space="preserve">Seruca R, Santos NR, David L, et al. Sporadic gastric carcinomas with microsatellite instability display a particular clinicopathologic profile. </w:t>
      </w:r>
      <w:r w:rsidRPr="00226E48">
        <w:rPr>
          <w:i/>
        </w:rPr>
        <w:t xml:space="preserve">Int J Cancer. </w:t>
      </w:r>
      <w:r w:rsidRPr="00226E48">
        <w:t>1995;64(1):32-36.</w:t>
      </w:r>
    </w:p>
    <w:p w14:paraId="06D7F6C5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3.</w:t>
      </w:r>
      <w:r w:rsidRPr="00226E48">
        <w:tab/>
        <w:t xml:space="preserve">Shen H, Zhong M, Wang W, et al. EBV infection and MSI status significantly influence the clinical outcomes of gastric cancer patients. </w:t>
      </w:r>
      <w:r w:rsidRPr="00226E48">
        <w:rPr>
          <w:i/>
        </w:rPr>
        <w:t xml:space="preserve">Clinica chimica acta; international journal of clinical chemistry. </w:t>
      </w:r>
      <w:r w:rsidRPr="00226E48">
        <w:t>2017;471:216-221.</w:t>
      </w:r>
    </w:p>
    <w:p w14:paraId="6440746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4.</w:t>
      </w:r>
      <w:r w:rsidRPr="00226E48">
        <w:tab/>
        <w:t xml:space="preserve">Shirai K, Ohmiya N, Taguchi A, et al. Interleukin-8 gene polymorphism associated with susceptibility to non-cardia gastric carcinoma with microsatellite instability. </w:t>
      </w:r>
      <w:r w:rsidRPr="00226E48">
        <w:rPr>
          <w:i/>
        </w:rPr>
        <w:t xml:space="preserve">Journal of gastroenterology and hepatology. </w:t>
      </w:r>
      <w:r w:rsidRPr="00226E48">
        <w:t>2006;21(7):1129-1135.</w:t>
      </w:r>
    </w:p>
    <w:p w14:paraId="0E13C624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5.</w:t>
      </w:r>
      <w:r w:rsidRPr="00226E48">
        <w:tab/>
        <w:t xml:space="preserve">Shitara K, Ajani JA, Moehler M, et al. Nivolumab plus chemotherapy or ipilimumab in gastro-oesophageal cancer. </w:t>
      </w:r>
      <w:r w:rsidRPr="00226E48">
        <w:rPr>
          <w:i/>
        </w:rPr>
        <w:t xml:space="preserve">Nature. </w:t>
      </w:r>
      <w:r w:rsidRPr="00226E48">
        <w:t>2022;603(7903):942-948.</w:t>
      </w:r>
    </w:p>
    <w:p w14:paraId="56A94162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6.</w:t>
      </w:r>
      <w:r w:rsidRPr="00226E48">
        <w:tab/>
        <w:t xml:space="preserve">Janjigian YY, Shitara K, Moehler M, et al. First-line nivolumab plus chemotherapy versus chemotherapy alone for advanced gastric, gastro-oesophageal junction, and oesophageal adenocarcinoma (CheckMate 649): a randomised, open-label, phase 3 trial. </w:t>
      </w:r>
      <w:r w:rsidRPr="00226E48">
        <w:rPr>
          <w:i/>
        </w:rPr>
        <w:t xml:space="preserve">Lancet (London, England). </w:t>
      </w:r>
      <w:r w:rsidRPr="00226E48">
        <w:t>2021;398(10294):27-40.</w:t>
      </w:r>
    </w:p>
    <w:p w14:paraId="51C774D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7.</w:t>
      </w:r>
      <w:r w:rsidRPr="00226E48">
        <w:tab/>
        <w:t xml:space="preserve">Stanek L, Gurlich R, Musil Z, Havluj L, Whitley A. Monitoring EBV infection, MSI, PDL-1 expression, Her-2/neu amplification as a biomarker for PD-1 inhibition in gastric cancer. </w:t>
      </w:r>
      <w:r w:rsidRPr="00226E48">
        <w:rPr>
          <w:i/>
        </w:rPr>
        <w:t xml:space="preserve">Bratislavske lekarske listy. </w:t>
      </w:r>
      <w:r w:rsidRPr="00226E48">
        <w:t>2022;123(2):83-86.</w:t>
      </w:r>
    </w:p>
    <w:p w14:paraId="651E7F84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8.</w:t>
      </w:r>
      <w:r w:rsidRPr="00226E48">
        <w:tab/>
        <w:t xml:space="preserve">Sugimoto R, Endo M, Osakabe M, et al. Immunohistochemical Analysis of Mismatch Repair Gene Proteins in Early Gastric Cancer Based on Microsatellite Status. </w:t>
      </w:r>
      <w:r w:rsidRPr="00226E48">
        <w:rPr>
          <w:i/>
        </w:rPr>
        <w:t xml:space="preserve">Digestion. </w:t>
      </w:r>
      <w:r w:rsidRPr="00226E48">
        <w:t>2021;102(5):691-700.</w:t>
      </w:r>
    </w:p>
    <w:p w14:paraId="72E5855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39.</w:t>
      </w:r>
      <w:r w:rsidRPr="00226E48">
        <w:tab/>
        <w:t xml:space="preserve">Sugai T, Eizuka M, Arakawa N, et al. Molecular profiling and comprehensive genome-wide analysis of somatic copy number alterations in gastric intramucosal neoplasias based on microsatellite status. </w:t>
      </w:r>
      <w:r w:rsidRPr="00226E48">
        <w:rPr>
          <w:i/>
        </w:rPr>
        <w:t xml:space="preserve">Gastric cancer : official journal of the International Gastric Cancer Association and the Japanese Gastric Cancer Association. </w:t>
      </w:r>
      <w:r w:rsidRPr="00226E48">
        <w:t>2018;21(5):765-775.</w:t>
      </w:r>
    </w:p>
    <w:p w14:paraId="4E23D5E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0.</w:t>
      </w:r>
      <w:r w:rsidRPr="00226E48">
        <w:tab/>
        <w:t xml:space="preserve">Sugimoto R, Sugai T, Habano W, et al. Clinicopathological and molecular alterations in early gastric cancers with the microsatellite instability-high phenotype. </w:t>
      </w:r>
      <w:r w:rsidRPr="00226E48">
        <w:rPr>
          <w:i/>
        </w:rPr>
        <w:t xml:space="preserve">Int J Cancer. </w:t>
      </w:r>
      <w:r w:rsidRPr="00226E48">
        <w:t>2016;138(7):1689-1697.</w:t>
      </w:r>
    </w:p>
    <w:p w14:paraId="7936C1A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1.</w:t>
      </w:r>
      <w:r w:rsidRPr="00226E48">
        <w:tab/>
        <w:t xml:space="preserve">Takahashi H, Endo T, Yamashita K, et al. Mucin phenotype and microsatellite instability in early multiple gastric cancers. </w:t>
      </w:r>
      <w:r w:rsidRPr="00226E48">
        <w:rPr>
          <w:i/>
        </w:rPr>
        <w:t xml:space="preserve">Int J Cancer. </w:t>
      </w:r>
      <w:r w:rsidRPr="00226E48">
        <w:t>2002;100(4):419-424.</w:t>
      </w:r>
    </w:p>
    <w:p w14:paraId="69498109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2.</w:t>
      </w:r>
      <w:r w:rsidRPr="00226E48">
        <w:tab/>
        <w:t xml:space="preserve">Tanabe H, Mizukami Y, Takei H, et al. Clinicopathological characteristics of Epstein-Barr virus and microsatellite instability subtypes of early gastric neoplasms classified by the Japanese and the World Health Organization criteria. </w:t>
      </w:r>
      <w:r w:rsidRPr="00226E48">
        <w:rPr>
          <w:i/>
        </w:rPr>
        <w:t xml:space="preserve">The journal of pathology Clinical research. </w:t>
      </w:r>
      <w:r w:rsidRPr="00226E48">
        <w:t>2021;7(4):397-409.</w:t>
      </w:r>
    </w:p>
    <w:p w14:paraId="6BB0065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3.</w:t>
      </w:r>
      <w:r w:rsidRPr="00226E48">
        <w:tab/>
        <w:t xml:space="preserve">Theuer CP, Campbell BS, Peel DJ, et al. Microsatellite instability in Japanese vs European American patients with gastric cancer. </w:t>
      </w:r>
      <w:r w:rsidRPr="00226E48">
        <w:rPr>
          <w:i/>
        </w:rPr>
        <w:t xml:space="preserve">Archives of surgery (Chicago, Ill : 1960). </w:t>
      </w:r>
      <w:r w:rsidRPr="00226E48">
        <w:t>2002;137(8):960-965; discussion 965-966.</w:t>
      </w:r>
    </w:p>
    <w:p w14:paraId="2B80796C" w14:textId="77777777" w:rsidR="00226E48" w:rsidRPr="00226E48" w:rsidRDefault="00226E48" w:rsidP="00226E48">
      <w:pPr>
        <w:pStyle w:val="EndNoteBibliography"/>
        <w:ind w:left="720" w:hanging="720"/>
      </w:pPr>
      <w:r w:rsidRPr="00226E48">
        <w:lastRenderedPageBreak/>
        <w:t>144.</w:t>
      </w:r>
      <w:r w:rsidRPr="00226E48">
        <w:tab/>
        <w:t xml:space="preserve">Vauhkonen M, Vauhkonen H, Sajantila A, Sipponen P. Differences in genomic instability between intestinal- and diffuse-type gastric cancer. </w:t>
      </w:r>
      <w:r w:rsidRPr="00226E48">
        <w:rPr>
          <w:i/>
        </w:rPr>
        <w:t xml:space="preserve">Gastric cancer : official journal of the International Gastric Cancer Association and the Japanese Gastric Cancer Association. </w:t>
      </w:r>
      <w:r w:rsidRPr="00226E48">
        <w:t>2005;8(4):238-244.</w:t>
      </w:r>
    </w:p>
    <w:p w14:paraId="44C6053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5.</w:t>
      </w:r>
      <w:r w:rsidRPr="00226E48">
        <w:tab/>
        <w:t xml:space="preserve">Velho S, Oliveira C, Ferreira A, et al. The prevalence of PIK3CA mutations in gastric and colon cancer. </w:t>
      </w:r>
      <w:r w:rsidRPr="00226E48">
        <w:rPr>
          <w:i/>
        </w:rPr>
        <w:t xml:space="preserve">European journal of cancer (Oxford, England : 1990). </w:t>
      </w:r>
      <w:r w:rsidRPr="00226E48">
        <w:t>2005;41(11):1649-1654.</w:t>
      </w:r>
    </w:p>
    <w:p w14:paraId="22E06D4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6.</w:t>
      </w:r>
      <w:r w:rsidRPr="00226E48">
        <w:tab/>
        <w:t xml:space="preserve">Wang YL, Gong Y, Lv Z, Li L, Yuan Y. Expression of PD1/PDL1 in gastric cancer at different microsatellite status and its correlation with infiltrating immune cells in the tumor microenvironment. </w:t>
      </w:r>
      <w:r w:rsidRPr="00226E48">
        <w:rPr>
          <w:i/>
        </w:rPr>
        <w:t xml:space="preserve">Journal of Cancer. </w:t>
      </w:r>
      <w:r w:rsidRPr="00226E48">
        <w:t>2021;12(6):1698-1707.</w:t>
      </w:r>
    </w:p>
    <w:p w14:paraId="352BC561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7.</w:t>
      </w:r>
      <w:r w:rsidRPr="00226E48">
        <w:tab/>
        <w:t xml:space="preserve">Wu M, Semba S, Oue N, Ikehara N, Yasui W, Yokozaki H. BRAF/K-ras mutation, microsatellite instability, and promoter hypermethylation of hMLH1/MGMT in human gastric carcinomas. </w:t>
      </w:r>
      <w:r w:rsidRPr="00226E48">
        <w:rPr>
          <w:i/>
        </w:rPr>
        <w:t xml:space="preserve">Gastric cancer : official journal of the International Gastric Cancer Association and the Japanese Gastric Cancer Association. </w:t>
      </w:r>
      <w:r w:rsidRPr="00226E48">
        <w:t>2004;7(4):246-253.</w:t>
      </w:r>
    </w:p>
    <w:p w14:paraId="781E7DDC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8.</w:t>
      </w:r>
      <w:r w:rsidRPr="00226E48">
        <w:tab/>
        <w:t xml:space="preserve">Wu CW, Chen MH, Huang KH, et al. The clinicopathological characteristics and genetic alterations between younger and older gastric cancer patients with curative surgery. </w:t>
      </w:r>
      <w:r w:rsidRPr="00226E48">
        <w:rPr>
          <w:i/>
        </w:rPr>
        <w:t xml:space="preserve">Aging. </w:t>
      </w:r>
      <w:r w:rsidRPr="00226E48">
        <w:t>2020;12(18):18137-18150.</w:t>
      </w:r>
    </w:p>
    <w:p w14:paraId="4F92F81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49.</w:t>
      </w:r>
      <w:r w:rsidRPr="00226E48">
        <w:tab/>
        <w:t xml:space="preserve">Fang WL, Chang SC, Lan YT, et al. Microsatellite instability is associated with a better prognosis for gastric cancer patients after curative surgery. </w:t>
      </w:r>
      <w:r w:rsidRPr="00226E48">
        <w:rPr>
          <w:i/>
        </w:rPr>
        <w:t xml:space="preserve">World journal of surgery. </w:t>
      </w:r>
      <w:r w:rsidRPr="00226E48">
        <w:t>2012;36(9):2131-2138.</w:t>
      </w:r>
    </w:p>
    <w:p w14:paraId="631A31E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0.</w:t>
      </w:r>
      <w:r w:rsidRPr="00226E48">
        <w:tab/>
        <w:t xml:space="preserve">Xiao YP, Wu DY, Xu L, Xin Y. Loss of heterozygosity and microsatellite instabilities of fragile histidine triad gene in gastric carcinoma. </w:t>
      </w:r>
      <w:r w:rsidRPr="00226E48">
        <w:rPr>
          <w:i/>
        </w:rPr>
        <w:t xml:space="preserve">World journal of gastroenterology. </w:t>
      </w:r>
      <w:r w:rsidRPr="00226E48">
        <w:t>2006;12(23):3766-3769.</w:t>
      </w:r>
    </w:p>
    <w:p w14:paraId="3E3EF61A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1.</w:t>
      </w:r>
      <w:r w:rsidRPr="00226E48">
        <w:tab/>
        <w:t xml:space="preserve">Yamada T, Koyama T, Ohwada S, et al. Frameshift mutations in the MBD4/MED1 gene in primary gastric cancer with high-frequency microsatellite instability. </w:t>
      </w:r>
      <w:r w:rsidRPr="00226E48">
        <w:rPr>
          <w:i/>
        </w:rPr>
        <w:t xml:space="preserve">Cancer letters. </w:t>
      </w:r>
      <w:r w:rsidRPr="00226E48">
        <w:t>2002;181(1):115-120.</w:t>
      </w:r>
    </w:p>
    <w:p w14:paraId="2DB3303B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2.</w:t>
      </w:r>
      <w:r w:rsidRPr="00226E48">
        <w:tab/>
        <w:t xml:space="preserve">Yamashita K, Arimura Y, Saito M, et al. Gastric cancers with microsatellite instability sharing clinical features, chemoresistance and germline MSH6 variants. </w:t>
      </w:r>
      <w:r w:rsidRPr="00226E48">
        <w:rPr>
          <w:i/>
        </w:rPr>
        <w:t xml:space="preserve">Clinical journal of gastroenterology. </w:t>
      </w:r>
      <w:r w:rsidRPr="00226E48">
        <w:t>2013;6(2):122-126.</w:t>
      </w:r>
    </w:p>
    <w:p w14:paraId="25118E0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3.</w:t>
      </w:r>
      <w:r w:rsidRPr="00226E48">
        <w:tab/>
        <w:t xml:space="preserve">Yamazaki K, Tajima Y, Makino R, et al. Tumor differentiation phenotype in gastric differentiated-type tumors and its relation to tumor invasion and genetic alterations. </w:t>
      </w:r>
      <w:r w:rsidRPr="00226E48">
        <w:rPr>
          <w:i/>
        </w:rPr>
        <w:t xml:space="preserve">World journal of gastroenterology. </w:t>
      </w:r>
      <w:r w:rsidRPr="00226E48">
        <w:t>2006;12(24):3803-3809.</w:t>
      </w:r>
    </w:p>
    <w:p w14:paraId="1147AAB2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4.</w:t>
      </w:r>
      <w:r w:rsidRPr="00226E48">
        <w:tab/>
        <w:t xml:space="preserve">Yoshida T, Ogura G, Tanabe M, et al. Clinicopathological features of PD-L1 protein expression, EBV positivity, and MSI status in patients with advanced gastric and esophagogastric junction adenocarcinoma in Japan. </w:t>
      </w:r>
      <w:r w:rsidRPr="00226E48">
        <w:rPr>
          <w:i/>
        </w:rPr>
        <w:t xml:space="preserve">Cancer biology &amp; therapy. </w:t>
      </w:r>
      <w:r w:rsidRPr="00226E48">
        <w:t>2022;23(1):191-200.</w:t>
      </w:r>
    </w:p>
    <w:p w14:paraId="311B145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5.</w:t>
      </w:r>
      <w:r w:rsidRPr="00226E48">
        <w:tab/>
        <w:t xml:space="preserve">Yu P, Wang Y, Yu Y, et al. Deep Targeted Sequencing and Its Potential Implication for Cancer Therapy in Chinese Patients with Gastric Adenocarcinoma. </w:t>
      </w:r>
      <w:r w:rsidRPr="00226E48">
        <w:rPr>
          <w:i/>
        </w:rPr>
        <w:t xml:space="preserve">The oncologist. </w:t>
      </w:r>
      <w:r w:rsidRPr="00226E48">
        <w:t>2021;26(5):e756-e768.</w:t>
      </w:r>
    </w:p>
    <w:p w14:paraId="48B6F451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6.</w:t>
      </w:r>
      <w:r w:rsidRPr="00226E48">
        <w:tab/>
        <w:t xml:space="preserve">Yu HY, Li CP, Huang YH, et al. Microsatellite Instability, Epstein-Barr Virus, and Programmed Cell Death Ligand 1 as Predictive Markers for Immunotherapy </w:t>
      </w:r>
      <w:r w:rsidRPr="00226E48">
        <w:lastRenderedPageBreak/>
        <w:t xml:space="preserve">in Gastric Cancer. </w:t>
      </w:r>
      <w:r w:rsidRPr="00226E48">
        <w:rPr>
          <w:i/>
        </w:rPr>
        <w:t xml:space="preserve">Cancers (Basel). </w:t>
      </w:r>
      <w:r w:rsidRPr="00226E48">
        <w:t>2022;14(1).</w:t>
      </w:r>
    </w:p>
    <w:p w14:paraId="3015527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7.</w:t>
      </w:r>
      <w:r w:rsidRPr="00226E48">
        <w:tab/>
        <w:t xml:space="preserve">Yuza K, Nagahashi M, Ichikawa H, et al. Activin a Receptor Type 2A Mutation Affects the Tumor Biology of Microsatellite Instability-High Gastric Cancer. </w:t>
      </w:r>
      <w:r w:rsidRPr="00226E48">
        <w:rPr>
          <w:i/>
        </w:rPr>
        <w:t xml:space="preserve">Journal of gastrointestinal surgery : official journal of the Society for Surgery of the Alimentary Tract. </w:t>
      </w:r>
      <w:r w:rsidRPr="00226E48">
        <w:t>2021;25(9):2231-2241.</w:t>
      </w:r>
    </w:p>
    <w:p w14:paraId="017C914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8.</w:t>
      </w:r>
      <w:r w:rsidRPr="00226E48">
        <w:tab/>
        <w:t xml:space="preserve">Zaky AH, Watari J, Tanabe H, et al. Clinicopathologic implications of genetic instability in intestinal-type gastric cancer and intestinal metaplasia as a precancerous lesion: proof of field cancerization in the stomach. </w:t>
      </w:r>
      <w:r w:rsidRPr="00226E48">
        <w:rPr>
          <w:i/>
        </w:rPr>
        <w:t xml:space="preserve">American journal of clinical pathology. </w:t>
      </w:r>
      <w:r w:rsidRPr="00226E48">
        <w:t>2008;129(4):613-621.</w:t>
      </w:r>
    </w:p>
    <w:p w14:paraId="7163FE2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59.</w:t>
      </w:r>
      <w:r w:rsidRPr="00226E48">
        <w:tab/>
        <w:t xml:space="preserve">Zhang Q, Wang L, Ni S, et al. Clinicopathological features and prognostic value of mismatch repair protein deficiency in gastric cancer. </w:t>
      </w:r>
      <w:r w:rsidRPr="00226E48">
        <w:rPr>
          <w:i/>
        </w:rPr>
        <w:t xml:space="preserve">International journal of clinical and experimental pathology. </w:t>
      </w:r>
      <w:r w:rsidRPr="00226E48">
        <w:t>2018;11(5):2579-2587.</w:t>
      </w:r>
    </w:p>
    <w:p w14:paraId="4BE620F8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60.</w:t>
      </w:r>
      <w:r w:rsidRPr="00226E48">
        <w:tab/>
        <w:t xml:space="preserve">Zhang L, Wang Y, Li Z, et al. Clinicopathological features of tumor mutation burden, Epstein-Barr virus infection, microsatellite instability and PD-L1 status in Chinese patients with gastric cancer. </w:t>
      </w:r>
      <w:r w:rsidRPr="00226E48">
        <w:rPr>
          <w:i/>
        </w:rPr>
        <w:t xml:space="preserve">Diagnostic pathology. </w:t>
      </w:r>
      <w:r w:rsidRPr="00226E48">
        <w:t>2021;16(1):38.</w:t>
      </w:r>
    </w:p>
    <w:p w14:paraId="45F49B4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61.</w:t>
      </w:r>
      <w:r w:rsidRPr="00226E48">
        <w:tab/>
        <w:t xml:space="preserve">Wang Z, Wang X, Xu Y, et al. Mutations of PI3K-AKT-mTOR pathway as predictors for immune cell infiltration and immunotherapy efficacy in dMMR/MSI-H gastric adenocarcinoma. </w:t>
      </w:r>
      <w:r w:rsidRPr="00226E48">
        <w:rPr>
          <w:i/>
        </w:rPr>
        <w:t xml:space="preserve">BMC medicine. </w:t>
      </w:r>
      <w:r w:rsidRPr="00226E48">
        <w:t>2022;20(1):133.</w:t>
      </w:r>
    </w:p>
    <w:p w14:paraId="77DE86A6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62.</w:t>
      </w:r>
      <w:r w:rsidRPr="00226E48">
        <w:tab/>
        <w:t xml:space="preserve">Zhang M, Qi C, Wang Z, et al. Molecular characterization of ctDNA from Chinese patients with advanced gastric adenocarcinoma reveals actionable alterations for targeted and immune therapy. </w:t>
      </w:r>
      <w:r w:rsidRPr="00226E48">
        <w:rPr>
          <w:i/>
        </w:rPr>
        <w:t xml:space="preserve">Journal of molecular medicine (Berlin, Germany). </w:t>
      </w:r>
      <w:r w:rsidRPr="00226E48">
        <w:t>2021;99(9):1311-1321.</w:t>
      </w:r>
    </w:p>
    <w:p w14:paraId="2E9FEC17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63.</w:t>
      </w:r>
      <w:r w:rsidRPr="00226E48">
        <w:tab/>
        <w:t xml:space="preserve">Zhao W, Chan TL, Chu KM, et al. Mutations of BRAF and KRAS in gastric cancer and their association with microsatellite instability. </w:t>
      </w:r>
      <w:r w:rsidRPr="00226E48">
        <w:rPr>
          <w:i/>
        </w:rPr>
        <w:t xml:space="preserve">Int J Cancer. </w:t>
      </w:r>
      <w:r w:rsidRPr="00226E48">
        <w:t>2004;108(1):167-169.</w:t>
      </w:r>
    </w:p>
    <w:p w14:paraId="4F2B5A8F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64.</w:t>
      </w:r>
      <w:r w:rsidRPr="00226E48">
        <w:tab/>
        <w:t xml:space="preserve">Leung SY, Yuen ST, Chung LP, et al. Microsatellite instability, Epstein-Barr virus, mutation of type II transforming growth factor beta receptor and BAX in gastric carcinomas in Hong Kong Chinese. </w:t>
      </w:r>
      <w:r w:rsidRPr="00226E48">
        <w:rPr>
          <w:i/>
        </w:rPr>
        <w:t xml:space="preserve">British journal of cancer. </w:t>
      </w:r>
      <w:r w:rsidRPr="00226E48">
        <w:t>1999;79(3-4):582-588.</w:t>
      </w:r>
    </w:p>
    <w:p w14:paraId="70E54F9E" w14:textId="77777777" w:rsidR="00226E48" w:rsidRPr="00226E48" w:rsidRDefault="00226E48" w:rsidP="00226E48">
      <w:pPr>
        <w:pStyle w:val="EndNoteBibliography"/>
        <w:ind w:left="720" w:hanging="720"/>
      </w:pPr>
      <w:r w:rsidRPr="00226E48">
        <w:t>165.</w:t>
      </w:r>
      <w:r w:rsidRPr="00226E48">
        <w:tab/>
        <w:t xml:space="preserve">Zhao Y, Zheng ZC, Luo YH, et al. Low-frequency microsatellite instability in genomic di-nucleotide sequences correlates with lymphatic invasion and poor prognosis in gastric cancer. </w:t>
      </w:r>
      <w:r w:rsidRPr="00226E48">
        <w:rPr>
          <w:i/>
        </w:rPr>
        <w:t xml:space="preserve">Cell biochemistry and biophysics. </w:t>
      </w:r>
      <w:r w:rsidRPr="00226E48">
        <w:t>2015;71(1):235-241.</w:t>
      </w:r>
    </w:p>
    <w:p w14:paraId="740D524A" w14:textId="5E8D6194" w:rsidR="008F016B" w:rsidRPr="00E110C1" w:rsidRDefault="00005B81">
      <w:pPr>
        <w:rPr>
          <w:rFonts w:ascii="Times New Roman" w:hAnsi="Times New Roman" w:cs="Times New Roman"/>
        </w:rPr>
      </w:pPr>
      <w:r w:rsidRPr="00E110C1">
        <w:rPr>
          <w:rFonts w:ascii="Times New Roman" w:hAnsi="Times New Roman" w:cs="Times New Roman"/>
        </w:rPr>
        <w:fldChar w:fldCharType="end"/>
      </w:r>
    </w:p>
    <w:sectPr w:rsidR="008F016B" w:rsidRPr="00E110C1" w:rsidSect="00BF227B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D574E3" w14:textId="77777777" w:rsidR="00F535F6" w:rsidRDefault="00F535F6" w:rsidP="009D1513">
      <w:r>
        <w:separator/>
      </w:r>
    </w:p>
  </w:endnote>
  <w:endnote w:type="continuationSeparator" w:id="0">
    <w:p w14:paraId="6723C6ED" w14:textId="77777777" w:rsidR="00F535F6" w:rsidRDefault="00F535F6" w:rsidP="009D15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Latha">
    <w:panose1 w:val="02000400000000000000"/>
    <w:charset w:val="00"/>
    <w:family w:val="swiss"/>
    <w:pitch w:val="variable"/>
    <w:sig w:usb0="001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0DC05F" w14:textId="77777777" w:rsidR="00F535F6" w:rsidRDefault="00F535F6" w:rsidP="009D1513">
      <w:r>
        <w:separator/>
      </w:r>
    </w:p>
  </w:footnote>
  <w:footnote w:type="continuationSeparator" w:id="0">
    <w:p w14:paraId="1548264B" w14:textId="77777777" w:rsidR="00F535F6" w:rsidRDefault="00F535F6" w:rsidP="009D151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0ar2wd7vz5wres0eaprtsrrd0aas52x9rv&quot;&gt;My EndNote Library&lt;record-ids&gt;&lt;item&gt;93&lt;/item&gt;&lt;item&gt;264&lt;/item&gt;&lt;item&gt;410&lt;/item&gt;&lt;item&gt;411&lt;/item&gt;&lt;item&gt;516&lt;/item&gt;&lt;item&gt;572&lt;/item&gt;&lt;item&gt;573&lt;/item&gt;&lt;item&gt;574&lt;/item&gt;&lt;item&gt;575&lt;/item&gt;&lt;item&gt;576&lt;/item&gt;&lt;item&gt;577&lt;/item&gt;&lt;item&gt;578&lt;/item&gt;&lt;item&gt;579&lt;/item&gt;&lt;item&gt;580&lt;/item&gt;&lt;item&gt;581&lt;/item&gt;&lt;item&gt;582&lt;/item&gt;&lt;item&gt;583&lt;/item&gt;&lt;item&gt;584&lt;/item&gt;&lt;item&gt;585&lt;/item&gt;&lt;item&gt;586&lt;/item&gt;&lt;item&gt;587&lt;/item&gt;&lt;item&gt;588&lt;/item&gt;&lt;item&gt;589&lt;/item&gt;&lt;item&gt;590&lt;/item&gt;&lt;item&gt;591&lt;/item&gt;&lt;item&gt;592&lt;/item&gt;&lt;item&gt;593&lt;/item&gt;&lt;item&gt;594&lt;/item&gt;&lt;item&gt;595&lt;/item&gt;&lt;item&gt;597&lt;/item&gt;&lt;item&gt;598&lt;/item&gt;&lt;item&gt;599&lt;/item&gt;&lt;item&gt;600&lt;/item&gt;&lt;item&gt;601&lt;/item&gt;&lt;item&gt;602&lt;/item&gt;&lt;item&gt;603&lt;/item&gt;&lt;item&gt;604&lt;/item&gt;&lt;item&gt;605&lt;/item&gt;&lt;item&gt;606&lt;/item&gt;&lt;item&gt;607&lt;/item&gt;&lt;item&gt;608&lt;/item&gt;&lt;item&gt;609&lt;/item&gt;&lt;item&gt;610&lt;/item&gt;&lt;item&gt;611&lt;/item&gt;&lt;item&gt;612&lt;/item&gt;&lt;item&gt;613&lt;/item&gt;&lt;item&gt;614&lt;/item&gt;&lt;item&gt;615&lt;/item&gt;&lt;item&gt;617&lt;/item&gt;&lt;item&gt;618&lt;/item&gt;&lt;item&gt;619&lt;/item&gt;&lt;item&gt;620&lt;/item&gt;&lt;item&gt;621&lt;/item&gt;&lt;item&gt;622&lt;/item&gt;&lt;item&gt;623&lt;/item&gt;&lt;item&gt;624&lt;/item&gt;&lt;item&gt;625&lt;/item&gt;&lt;item&gt;626&lt;/item&gt;&lt;item&gt;627&lt;/item&gt;&lt;item&gt;628&lt;/item&gt;&lt;item&gt;629&lt;/item&gt;&lt;item&gt;630&lt;/item&gt;&lt;item&gt;631&lt;/item&gt;&lt;item&gt;632&lt;/item&gt;&lt;item&gt;633&lt;/item&gt;&lt;item&gt;634&lt;/item&gt;&lt;item&gt;635&lt;/item&gt;&lt;item&gt;636&lt;/item&gt;&lt;item&gt;637&lt;/item&gt;&lt;item&gt;638&lt;/item&gt;&lt;item&gt;639&lt;/item&gt;&lt;item&gt;640&lt;/item&gt;&lt;item&gt;641&lt;/item&gt;&lt;item&gt;642&lt;/item&gt;&lt;item&gt;643&lt;/item&gt;&lt;item&gt;644&lt;/item&gt;&lt;item&gt;645&lt;/item&gt;&lt;item&gt;646&lt;/item&gt;&lt;item&gt;647&lt;/item&gt;&lt;item&gt;648&lt;/item&gt;&lt;item&gt;649&lt;/item&gt;&lt;item&gt;650&lt;/item&gt;&lt;item&gt;651&lt;/item&gt;&lt;item&gt;652&lt;/item&gt;&lt;item&gt;653&lt;/item&gt;&lt;item&gt;654&lt;/item&gt;&lt;item&gt;655&lt;/item&gt;&lt;item&gt;656&lt;/item&gt;&lt;item&gt;657&lt;/item&gt;&lt;item&gt;658&lt;/item&gt;&lt;item&gt;659&lt;/item&gt;&lt;item&gt;660&lt;/item&gt;&lt;item&gt;661&lt;/item&gt;&lt;item&gt;662&lt;/item&gt;&lt;item&gt;663&lt;/item&gt;&lt;item&gt;664&lt;/item&gt;&lt;item&gt;665&lt;/item&gt;&lt;item&gt;666&lt;/item&gt;&lt;item&gt;667&lt;/item&gt;&lt;item&gt;669&lt;/item&gt;&lt;item&gt;670&lt;/item&gt;&lt;item&gt;671&lt;/item&gt;&lt;item&gt;672&lt;/item&gt;&lt;item&gt;673&lt;/item&gt;&lt;item&gt;674&lt;/item&gt;&lt;item&gt;675&lt;/item&gt;&lt;item&gt;676&lt;/item&gt;&lt;item&gt;677&lt;/item&gt;&lt;item&gt;678&lt;/item&gt;&lt;item&gt;679&lt;/item&gt;&lt;item&gt;680&lt;/item&gt;&lt;item&gt;681&lt;/item&gt;&lt;item&gt;682&lt;/item&gt;&lt;item&gt;683&lt;/item&gt;&lt;item&gt;684&lt;/item&gt;&lt;item&gt;685&lt;/item&gt;&lt;item&gt;686&lt;/item&gt;&lt;item&gt;687&lt;/item&gt;&lt;item&gt;688&lt;/item&gt;&lt;item&gt;689&lt;/item&gt;&lt;item&gt;690&lt;/item&gt;&lt;item&gt;691&lt;/item&gt;&lt;item&gt;692&lt;/item&gt;&lt;item&gt;693&lt;/item&gt;&lt;item&gt;694&lt;/item&gt;&lt;item&gt;695&lt;/item&gt;&lt;item&gt;696&lt;/item&gt;&lt;item&gt;697&lt;/item&gt;&lt;item&gt;698&lt;/item&gt;&lt;item&gt;699&lt;/item&gt;&lt;item&gt;700&lt;/item&gt;&lt;item&gt;701&lt;/item&gt;&lt;item&gt;702&lt;/item&gt;&lt;item&gt;703&lt;/item&gt;&lt;item&gt;704&lt;/item&gt;&lt;item&gt;705&lt;/item&gt;&lt;item&gt;706&lt;/item&gt;&lt;item&gt;707&lt;/item&gt;&lt;item&gt;708&lt;/item&gt;&lt;item&gt;709&lt;/item&gt;&lt;item&gt;710&lt;/item&gt;&lt;item&gt;711&lt;/item&gt;&lt;item&gt;712&lt;/item&gt;&lt;item&gt;713&lt;/item&gt;&lt;item&gt;714&lt;/item&gt;&lt;item&gt;715&lt;/item&gt;&lt;item&gt;716&lt;/item&gt;&lt;item&gt;717&lt;/item&gt;&lt;item&gt;718&lt;/item&gt;&lt;item&gt;719&lt;/item&gt;&lt;item&gt;720&lt;/item&gt;&lt;item&gt;721&lt;/item&gt;&lt;item&gt;722&lt;/item&gt;&lt;item&gt;723&lt;/item&gt;&lt;item&gt;724&lt;/item&gt;&lt;item&gt;725&lt;/item&gt;&lt;item&gt;726&lt;/item&gt;&lt;item&gt;727&lt;/item&gt;&lt;item&gt;728&lt;/item&gt;&lt;item&gt;729&lt;/item&gt;&lt;item&gt;730&lt;/item&gt;&lt;item&gt;731&lt;/item&gt;&lt;item&gt;732&lt;/item&gt;&lt;item&gt;748&lt;/item&gt;&lt;item&gt;749&lt;/item&gt;&lt;/record-ids&gt;&lt;/item&gt;&lt;/Libraries&gt;"/>
  </w:docVars>
  <w:rsids>
    <w:rsidRoot w:val="00BF227B"/>
    <w:rsid w:val="000013AB"/>
    <w:rsid w:val="00005B81"/>
    <w:rsid w:val="00011BB3"/>
    <w:rsid w:val="000674CF"/>
    <w:rsid w:val="00095E51"/>
    <w:rsid w:val="000D58AE"/>
    <w:rsid w:val="000F156B"/>
    <w:rsid w:val="00100DE4"/>
    <w:rsid w:val="0010727F"/>
    <w:rsid w:val="0012694F"/>
    <w:rsid w:val="00136C59"/>
    <w:rsid w:val="00137837"/>
    <w:rsid w:val="00140AB5"/>
    <w:rsid w:val="00146C18"/>
    <w:rsid w:val="0015643D"/>
    <w:rsid w:val="0015741C"/>
    <w:rsid w:val="00190CB6"/>
    <w:rsid w:val="001E03BB"/>
    <w:rsid w:val="001F3E75"/>
    <w:rsid w:val="002175EA"/>
    <w:rsid w:val="00226518"/>
    <w:rsid w:val="00226E48"/>
    <w:rsid w:val="00250492"/>
    <w:rsid w:val="00271516"/>
    <w:rsid w:val="002E00BC"/>
    <w:rsid w:val="002E4B40"/>
    <w:rsid w:val="002F1CE2"/>
    <w:rsid w:val="003E1230"/>
    <w:rsid w:val="00432E4C"/>
    <w:rsid w:val="004369CF"/>
    <w:rsid w:val="00453BA5"/>
    <w:rsid w:val="00490DDB"/>
    <w:rsid w:val="004A5723"/>
    <w:rsid w:val="004F541E"/>
    <w:rsid w:val="0050059C"/>
    <w:rsid w:val="00514686"/>
    <w:rsid w:val="00533185"/>
    <w:rsid w:val="00542307"/>
    <w:rsid w:val="005706AE"/>
    <w:rsid w:val="005B7685"/>
    <w:rsid w:val="005E658F"/>
    <w:rsid w:val="0060711D"/>
    <w:rsid w:val="00614544"/>
    <w:rsid w:val="00672979"/>
    <w:rsid w:val="00681042"/>
    <w:rsid w:val="006B4FDE"/>
    <w:rsid w:val="006D6BBF"/>
    <w:rsid w:val="0074778E"/>
    <w:rsid w:val="00775DCE"/>
    <w:rsid w:val="007A10BC"/>
    <w:rsid w:val="007C0295"/>
    <w:rsid w:val="007C58CD"/>
    <w:rsid w:val="00816835"/>
    <w:rsid w:val="00835246"/>
    <w:rsid w:val="00881512"/>
    <w:rsid w:val="008A6B1E"/>
    <w:rsid w:val="008D50BA"/>
    <w:rsid w:val="008F016B"/>
    <w:rsid w:val="009669F5"/>
    <w:rsid w:val="0099048B"/>
    <w:rsid w:val="009B2FC9"/>
    <w:rsid w:val="009B45B7"/>
    <w:rsid w:val="009D1513"/>
    <w:rsid w:val="009E2DF2"/>
    <w:rsid w:val="00A25366"/>
    <w:rsid w:val="00A530B5"/>
    <w:rsid w:val="00A55561"/>
    <w:rsid w:val="00A573BB"/>
    <w:rsid w:val="00AD6C33"/>
    <w:rsid w:val="00AF356F"/>
    <w:rsid w:val="00BC26CB"/>
    <w:rsid w:val="00BC29AD"/>
    <w:rsid w:val="00BF227B"/>
    <w:rsid w:val="00C12DD8"/>
    <w:rsid w:val="00C5447F"/>
    <w:rsid w:val="00C86DE2"/>
    <w:rsid w:val="00CC0AED"/>
    <w:rsid w:val="00D2213A"/>
    <w:rsid w:val="00D22CC9"/>
    <w:rsid w:val="00D5132F"/>
    <w:rsid w:val="00D82782"/>
    <w:rsid w:val="00D83F1F"/>
    <w:rsid w:val="00DA3CE0"/>
    <w:rsid w:val="00DB5E43"/>
    <w:rsid w:val="00E110C1"/>
    <w:rsid w:val="00E561C0"/>
    <w:rsid w:val="00E73EE4"/>
    <w:rsid w:val="00E806A2"/>
    <w:rsid w:val="00EC2793"/>
    <w:rsid w:val="00ED719F"/>
    <w:rsid w:val="00EF0B2C"/>
    <w:rsid w:val="00F20D87"/>
    <w:rsid w:val="00F268D6"/>
    <w:rsid w:val="00F535F6"/>
    <w:rsid w:val="00F643F7"/>
    <w:rsid w:val="00F673BB"/>
    <w:rsid w:val="00F94060"/>
    <w:rsid w:val="00F95A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45FFBC4"/>
  <w15:chartTrackingRefBased/>
  <w15:docId w15:val="{0A63380E-7179-4CE7-9AD8-6D19A4248F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904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D151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D151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D151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D1513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005B81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005B81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005B81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005B81"/>
    <w:rPr>
      <w:rFonts w:ascii="DengXian" w:eastAsia="DengXian" w:hAnsi="DengXi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03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177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56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07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0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6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16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39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89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71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2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94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3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0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1</TotalTime>
  <Pages>19</Pages>
  <Words>11883</Words>
  <Characters>67734</Characters>
  <Application>Microsoft Office Word</Application>
  <DocSecurity>0</DocSecurity>
  <Lines>564</Lines>
  <Paragraphs>158</Paragraphs>
  <ScaleCrop>false</ScaleCrop>
  <Company/>
  <LinksUpToDate>false</LinksUpToDate>
  <CharactersWithSpaces>79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</dc:creator>
  <cp:keywords/>
  <dc:description/>
  <cp:lastModifiedBy>CE</cp:lastModifiedBy>
  <cp:revision>77</cp:revision>
  <dcterms:created xsi:type="dcterms:W3CDTF">2022-05-05T08:04:00Z</dcterms:created>
  <dcterms:modified xsi:type="dcterms:W3CDTF">2023-12-12T05:09:00Z</dcterms:modified>
</cp:coreProperties>
</file>